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76F9FE3" w14:textId="77777777" w:rsidR="00336B3B" w:rsidRPr="008D408A" w:rsidRDefault="00336B3B" w:rsidP="00336B3B">
      <w:pPr>
        <w:pStyle w:val="NormalWeb"/>
        <w:shd w:val="clear" w:color="auto" w:fill="FFFFFF"/>
        <w:spacing w:before="0" w:beforeAutospacing="0" w:after="200" w:afterAutospacing="0"/>
        <w:rPr>
          <w:i/>
          <w:iCs/>
          <w:color w:val="000000" w:themeColor="text1"/>
          <w:sz w:val="22"/>
          <w:szCs w:val="22"/>
          <w:lang w:val="en-GB"/>
        </w:rPr>
      </w:pPr>
      <w:bookmarkStart w:id="0" w:name="_Hlk39874712"/>
      <w:bookmarkStart w:id="1" w:name="_Hlk81592642"/>
      <w:bookmarkStart w:id="2" w:name="_Hlk52480699"/>
      <w:bookmarkStart w:id="3" w:name="_GoBack"/>
      <w:bookmarkEnd w:id="3"/>
      <w:r w:rsidRPr="008D408A">
        <w:rPr>
          <w:i/>
          <w:iCs/>
          <w:color w:val="000000" w:themeColor="text1"/>
          <w:sz w:val="28"/>
          <w:szCs w:val="28"/>
          <w:lang w:val="en-GB"/>
        </w:rPr>
        <w:t>Supplementary Material</w:t>
      </w:r>
    </w:p>
    <w:p w14:paraId="005588CE" w14:textId="77777777" w:rsidR="00336B3B" w:rsidRPr="008D408A" w:rsidRDefault="00336B3B" w:rsidP="00336B3B">
      <w:pPr>
        <w:pStyle w:val="NormalWeb"/>
        <w:shd w:val="clear" w:color="auto" w:fill="FFFFFF"/>
        <w:spacing w:before="0" w:beforeAutospacing="0" w:after="200" w:afterAutospacing="0"/>
        <w:jc w:val="both"/>
        <w:rPr>
          <w:b/>
          <w:bCs/>
          <w:color w:val="000000" w:themeColor="text1"/>
          <w:sz w:val="28"/>
          <w:szCs w:val="28"/>
          <w:lang w:val="en-GB"/>
        </w:rPr>
      </w:pPr>
      <w:r w:rsidRPr="008D408A">
        <w:rPr>
          <w:b/>
          <w:bCs/>
          <w:color w:val="000000" w:themeColor="text1"/>
          <w:lang w:val="en-GB"/>
        </w:rPr>
        <w:t>Supplementary Table 1:</w:t>
      </w:r>
      <w:r w:rsidRPr="008D408A">
        <w:rPr>
          <w:color w:val="000000" w:themeColor="text1"/>
          <w:lang w:val="en-GB"/>
        </w:rPr>
        <w:t xml:space="preserve"> </w:t>
      </w:r>
      <w:r w:rsidRPr="008D408A">
        <w:rPr>
          <w:b/>
          <w:bCs/>
          <w:color w:val="000000" w:themeColor="text1"/>
          <w:lang w:val="en-GB"/>
        </w:rPr>
        <w:t>Search strategy</w:t>
      </w:r>
      <w:bookmarkStart w:id="4" w:name="_Hlk52480784"/>
      <w:bookmarkStart w:id="5" w:name="_Hlk52480915"/>
      <w:bookmarkEnd w:id="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46"/>
        <w:gridCol w:w="2820"/>
      </w:tblGrid>
      <w:tr w:rsidR="008D408A" w:rsidRPr="008D408A" w14:paraId="22ADEE35" w14:textId="77777777" w:rsidTr="002655A7">
        <w:tc>
          <w:tcPr>
            <w:tcW w:w="4546" w:type="dxa"/>
          </w:tcPr>
          <w:p w14:paraId="6C6E094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Medline </w:t>
            </w:r>
          </w:p>
        </w:tc>
        <w:tc>
          <w:tcPr>
            <w:tcW w:w="2820" w:type="dxa"/>
          </w:tcPr>
          <w:p w14:paraId="546786D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Result: Number of articles</w:t>
            </w:r>
          </w:p>
        </w:tc>
      </w:tr>
      <w:tr w:rsidR="008D408A" w:rsidRPr="008D408A" w14:paraId="7E7FDD48" w14:textId="77777777" w:rsidTr="002655A7">
        <w:tc>
          <w:tcPr>
            <w:tcW w:w="4546" w:type="dxa"/>
          </w:tcPr>
          <w:p w14:paraId="05982EE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Adult</w:t>
            </w:r>
          </w:p>
        </w:tc>
        <w:tc>
          <w:tcPr>
            <w:tcW w:w="2820" w:type="dxa"/>
          </w:tcPr>
          <w:p w14:paraId="3A4B86D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Results: 169    </w:t>
            </w:r>
          </w:p>
        </w:tc>
      </w:tr>
      <w:tr w:rsidR="008D408A" w:rsidRPr="008D408A" w14:paraId="785F35D3" w14:textId="77777777" w:rsidTr="002655A7">
        <w:tc>
          <w:tcPr>
            <w:tcW w:w="4546" w:type="dxa"/>
          </w:tcPr>
          <w:p w14:paraId="0A591FC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- Adult</w:t>
            </w:r>
          </w:p>
        </w:tc>
        <w:tc>
          <w:tcPr>
            <w:tcW w:w="2820" w:type="dxa"/>
          </w:tcPr>
          <w:p w14:paraId="1825ACB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,635,715</w:t>
            </w:r>
          </w:p>
        </w:tc>
      </w:tr>
      <w:tr w:rsidR="008D408A" w:rsidRPr="008D408A" w14:paraId="59858AF6" w14:textId="77777777" w:rsidTr="002655A7">
        <w:tc>
          <w:tcPr>
            <w:tcW w:w="4546" w:type="dxa"/>
          </w:tcPr>
          <w:p w14:paraId="77A0E7F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- Adult*</w:t>
            </w:r>
          </w:p>
        </w:tc>
        <w:tc>
          <w:tcPr>
            <w:tcW w:w="2820" w:type="dxa"/>
          </w:tcPr>
          <w:p w14:paraId="72EF185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 5,663,949</w:t>
            </w:r>
          </w:p>
        </w:tc>
      </w:tr>
      <w:tr w:rsidR="008D408A" w:rsidRPr="008D408A" w14:paraId="06E1D243" w14:textId="77777777" w:rsidTr="002655A7">
        <w:tc>
          <w:tcPr>
            <w:tcW w:w="4546" w:type="dxa"/>
          </w:tcPr>
          <w:p w14:paraId="7330D29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3- Young*  </w:t>
            </w:r>
          </w:p>
        </w:tc>
        <w:tc>
          <w:tcPr>
            <w:tcW w:w="2820" w:type="dxa"/>
          </w:tcPr>
          <w:p w14:paraId="330CA34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,340,458</w:t>
            </w:r>
          </w:p>
        </w:tc>
      </w:tr>
      <w:tr w:rsidR="008D408A" w:rsidRPr="008D408A" w14:paraId="1B8F97B6" w14:textId="77777777" w:rsidTr="002655A7">
        <w:tc>
          <w:tcPr>
            <w:tcW w:w="4546" w:type="dxa"/>
          </w:tcPr>
          <w:p w14:paraId="204C0F8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- Old adult</w:t>
            </w:r>
          </w:p>
        </w:tc>
        <w:tc>
          <w:tcPr>
            <w:tcW w:w="2820" w:type="dxa"/>
          </w:tcPr>
          <w:p w14:paraId="20FCC14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n= 493,329 </w:t>
            </w:r>
          </w:p>
        </w:tc>
      </w:tr>
      <w:tr w:rsidR="008D408A" w:rsidRPr="008D408A" w14:paraId="1BAF9902" w14:textId="77777777" w:rsidTr="002655A7">
        <w:trPr>
          <w:trHeight w:val="341"/>
        </w:trPr>
        <w:tc>
          <w:tcPr>
            <w:tcW w:w="4546" w:type="dxa"/>
          </w:tcPr>
          <w:p w14:paraId="6EBBEF9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- Geriatric</w:t>
            </w:r>
          </w:p>
        </w:tc>
        <w:tc>
          <w:tcPr>
            <w:tcW w:w="2820" w:type="dxa"/>
          </w:tcPr>
          <w:p w14:paraId="3AE26E5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2,050</w:t>
            </w:r>
          </w:p>
        </w:tc>
      </w:tr>
      <w:tr w:rsidR="008D408A" w:rsidRPr="008D408A" w14:paraId="3F161C73" w14:textId="77777777" w:rsidTr="002655A7">
        <w:tc>
          <w:tcPr>
            <w:tcW w:w="4546" w:type="dxa"/>
          </w:tcPr>
          <w:p w14:paraId="3A8DAB4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- Elderly</w:t>
            </w:r>
          </w:p>
        </w:tc>
        <w:tc>
          <w:tcPr>
            <w:tcW w:w="2820" w:type="dxa"/>
          </w:tcPr>
          <w:p w14:paraId="67F1B76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44,543</w:t>
            </w:r>
          </w:p>
        </w:tc>
      </w:tr>
      <w:tr w:rsidR="008D408A" w:rsidRPr="008D408A" w14:paraId="17305F8C" w14:textId="77777777" w:rsidTr="002655A7">
        <w:tc>
          <w:tcPr>
            <w:tcW w:w="4546" w:type="dxa"/>
          </w:tcPr>
          <w:p w14:paraId="4E4E316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7- 1 or 2 or 3 or 4 or 5 or 6 </w:t>
            </w:r>
          </w:p>
        </w:tc>
        <w:tc>
          <w:tcPr>
            <w:tcW w:w="2820" w:type="dxa"/>
          </w:tcPr>
          <w:p w14:paraId="28CB380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,165,535</w:t>
            </w:r>
          </w:p>
        </w:tc>
      </w:tr>
      <w:tr w:rsidR="008D408A" w:rsidRPr="008D408A" w14:paraId="751A487C" w14:textId="77777777" w:rsidTr="002655A7">
        <w:tc>
          <w:tcPr>
            <w:tcW w:w="4546" w:type="dxa"/>
          </w:tcPr>
          <w:p w14:paraId="35CE47E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- Limit 7 (English and human and year of publication</w:t>
            </w:r>
          </w:p>
        </w:tc>
        <w:tc>
          <w:tcPr>
            <w:tcW w:w="2820" w:type="dxa"/>
          </w:tcPr>
          <w:p w14:paraId="45A8BAF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n=5,589,271     </w:t>
            </w:r>
          </w:p>
        </w:tc>
      </w:tr>
      <w:tr w:rsidR="008D408A" w:rsidRPr="008D408A" w14:paraId="182E5455" w14:textId="77777777" w:rsidTr="002655A7">
        <w:tc>
          <w:tcPr>
            <w:tcW w:w="4546" w:type="dxa"/>
          </w:tcPr>
          <w:p w14:paraId="0C5BAF5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Depression synonyms</w:t>
            </w:r>
          </w:p>
        </w:tc>
        <w:tc>
          <w:tcPr>
            <w:tcW w:w="2820" w:type="dxa"/>
          </w:tcPr>
          <w:p w14:paraId="34616A0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B196406" w14:textId="77777777" w:rsidTr="002655A7">
        <w:tc>
          <w:tcPr>
            <w:tcW w:w="4546" w:type="dxa"/>
          </w:tcPr>
          <w:p w14:paraId="4466120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9- Depression </w:t>
            </w:r>
          </w:p>
        </w:tc>
        <w:tc>
          <w:tcPr>
            <w:tcW w:w="2820" w:type="dxa"/>
          </w:tcPr>
          <w:p w14:paraId="1ACE658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85,522</w:t>
            </w:r>
          </w:p>
        </w:tc>
      </w:tr>
      <w:tr w:rsidR="008D408A" w:rsidRPr="008D408A" w14:paraId="3E3B8034" w14:textId="77777777" w:rsidTr="002655A7">
        <w:tc>
          <w:tcPr>
            <w:tcW w:w="4546" w:type="dxa"/>
          </w:tcPr>
          <w:p w14:paraId="181F29A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- Depression*</w:t>
            </w:r>
          </w:p>
        </w:tc>
        <w:tc>
          <w:tcPr>
            <w:tcW w:w="2820" w:type="dxa"/>
          </w:tcPr>
          <w:p w14:paraId="7E8E901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85,632</w:t>
            </w:r>
          </w:p>
        </w:tc>
      </w:tr>
      <w:tr w:rsidR="008D408A" w:rsidRPr="008D408A" w14:paraId="7D39855F" w14:textId="77777777" w:rsidTr="002655A7">
        <w:tc>
          <w:tcPr>
            <w:tcW w:w="4546" w:type="dxa"/>
          </w:tcPr>
          <w:p w14:paraId="0BB2127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1- Depress*</w:t>
            </w:r>
          </w:p>
        </w:tc>
        <w:tc>
          <w:tcPr>
            <w:tcW w:w="2820" w:type="dxa"/>
          </w:tcPr>
          <w:p w14:paraId="497A8B2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20,312</w:t>
            </w:r>
          </w:p>
        </w:tc>
      </w:tr>
      <w:tr w:rsidR="008D408A" w:rsidRPr="008D408A" w14:paraId="74E384F4" w14:textId="77777777" w:rsidTr="002655A7">
        <w:tc>
          <w:tcPr>
            <w:tcW w:w="4546" w:type="dxa"/>
          </w:tcPr>
          <w:p w14:paraId="22BE99C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2- Mood Disorder*</w:t>
            </w:r>
          </w:p>
        </w:tc>
        <w:tc>
          <w:tcPr>
            <w:tcW w:w="2820" w:type="dxa"/>
          </w:tcPr>
          <w:p w14:paraId="051E425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3,143</w:t>
            </w:r>
          </w:p>
        </w:tc>
      </w:tr>
      <w:tr w:rsidR="008D408A" w:rsidRPr="008D408A" w14:paraId="498C7F3B" w14:textId="77777777" w:rsidTr="002655A7">
        <w:tc>
          <w:tcPr>
            <w:tcW w:w="4546" w:type="dxa"/>
          </w:tcPr>
          <w:p w14:paraId="577068D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3- Dysthymi*</w:t>
            </w:r>
          </w:p>
        </w:tc>
        <w:tc>
          <w:tcPr>
            <w:tcW w:w="2820" w:type="dxa"/>
          </w:tcPr>
          <w:p w14:paraId="0E72149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,533</w:t>
            </w:r>
          </w:p>
        </w:tc>
      </w:tr>
      <w:tr w:rsidR="008D408A" w:rsidRPr="008D408A" w14:paraId="5620A955" w14:textId="77777777" w:rsidTr="002655A7">
        <w:tc>
          <w:tcPr>
            <w:tcW w:w="4546" w:type="dxa"/>
          </w:tcPr>
          <w:p w14:paraId="2DF9D1E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5- Depression symptoms </w:t>
            </w:r>
          </w:p>
        </w:tc>
        <w:tc>
          <w:tcPr>
            <w:tcW w:w="2820" w:type="dxa"/>
          </w:tcPr>
          <w:p w14:paraId="63F5573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03,746</w:t>
            </w:r>
          </w:p>
        </w:tc>
      </w:tr>
      <w:tr w:rsidR="008D408A" w:rsidRPr="008D408A" w14:paraId="665484CD" w14:textId="77777777" w:rsidTr="002655A7">
        <w:tc>
          <w:tcPr>
            <w:tcW w:w="4546" w:type="dxa"/>
          </w:tcPr>
          <w:p w14:paraId="3E0D0A7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4- Adjustment Disorder*</w:t>
            </w:r>
          </w:p>
        </w:tc>
        <w:tc>
          <w:tcPr>
            <w:tcW w:w="2820" w:type="dxa"/>
          </w:tcPr>
          <w:p w14:paraId="1557DA0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 34,265</w:t>
            </w:r>
          </w:p>
        </w:tc>
      </w:tr>
      <w:tr w:rsidR="008D408A" w:rsidRPr="008D408A" w14:paraId="5DFD9AEA" w14:textId="77777777" w:rsidTr="002655A7">
        <w:tc>
          <w:tcPr>
            <w:tcW w:w="4546" w:type="dxa"/>
          </w:tcPr>
          <w:p w14:paraId="53779E2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6- Affective Symptoms</w:t>
            </w:r>
          </w:p>
        </w:tc>
        <w:tc>
          <w:tcPr>
            <w:tcW w:w="2820" w:type="dxa"/>
          </w:tcPr>
          <w:p w14:paraId="2EFA939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4,389</w:t>
            </w:r>
          </w:p>
        </w:tc>
      </w:tr>
      <w:tr w:rsidR="008D408A" w:rsidRPr="008D408A" w14:paraId="730D2950" w14:textId="77777777" w:rsidTr="002655A7">
        <w:tc>
          <w:tcPr>
            <w:tcW w:w="4546" w:type="dxa"/>
          </w:tcPr>
          <w:p w14:paraId="652CFBA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-8 or 9 or 10 or 11 or 12 or 13 or 14</w:t>
            </w:r>
          </w:p>
        </w:tc>
        <w:tc>
          <w:tcPr>
            <w:tcW w:w="2820" w:type="dxa"/>
          </w:tcPr>
          <w:p w14:paraId="09BEAD5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81,311</w:t>
            </w:r>
          </w:p>
        </w:tc>
      </w:tr>
      <w:tr w:rsidR="008D408A" w:rsidRPr="008D408A" w14:paraId="6AC21051" w14:textId="77777777" w:rsidTr="002655A7">
        <w:tc>
          <w:tcPr>
            <w:tcW w:w="4546" w:type="dxa"/>
          </w:tcPr>
          <w:p w14:paraId="5AF6D72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8- Limit 15 (English and human and year of publication </w:t>
            </w:r>
          </w:p>
        </w:tc>
        <w:tc>
          <w:tcPr>
            <w:tcW w:w="2820" w:type="dxa"/>
          </w:tcPr>
          <w:p w14:paraId="4AA9AF9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65,802</w:t>
            </w:r>
          </w:p>
        </w:tc>
      </w:tr>
      <w:tr w:rsidR="008D408A" w:rsidRPr="008D408A" w14:paraId="1BCF872D" w14:textId="77777777" w:rsidTr="002655A7">
        <w:tc>
          <w:tcPr>
            <w:tcW w:w="4546" w:type="dxa"/>
          </w:tcPr>
          <w:p w14:paraId="31F8D2D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Vitamin D supplementation</w:t>
            </w:r>
          </w:p>
        </w:tc>
        <w:tc>
          <w:tcPr>
            <w:tcW w:w="2820" w:type="dxa"/>
          </w:tcPr>
          <w:p w14:paraId="31BC31C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D37440A" w14:textId="77777777" w:rsidTr="002655A7">
        <w:tc>
          <w:tcPr>
            <w:tcW w:w="4546" w:type="dxa"/>
          </w:tcPr>
          <w:p w14:paraId="03818CF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9- Vitamin D supplement</w:t>
            </w:r>
          </w:p>
        </w:tc>
        <w:tc>
          <w:tcPr>
            <w:tcW w:w="2820" w:type="dxa"/>
          </w:tcPr>
          <w:p w14:paraId="1C08808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1,414</w:t>
            </w:r>
          </w:p>
        </w:tc>
      </w:tr>
      <w:tr w:rsidR="008D408A" w:rsidRPr="008D408A" w14:paraId="6C33A93A" w14:textId="77777777" w:rsidTr="002655A7">
        <w:tc>
          <w:tcPr>
            <w:tcW w:w="4546" w:type="dxa"/>
          </w:tcPr>
          <w:p w14:paraId="1C39DF5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0- Vitamin D</w:t>
            </w:r>
          </w:p>
        </w:tc>
        <w:tc>
          <w:tcPr>
            <w:tcW w:w="2820" w:type="dxa"/>
          </w:tcPr>
          <w:p w14:paraId="7338FC4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 80,737</w:t>
            </w:r>
          </w:p>
        </w:tc>
      </w:tr>
      <w:tr w:rsidR="008D408A" w:rsidRPr="008D408A" w14:paraId="3A75956B" w14:textId="77777777" w:rsidTr="002655A7">
        <w:tc>
          <w:tcPr>
            <w:tcW w:w="4546" w:type="dxa"/>
          </w:tcPr>
          <w:p w14:paraId="14F00A2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1- Vitamin D2</w:t>
            </w:r>
          </w:p>
        </w:tc>
        <w:tc>
          <w:tcPr>
            <w:tcW w:w="2820" w:type="dxa"/>
          </w:tcPr>
          <w:p w14:paraId="57C1A22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,132</w:t>
            </w:r>
          </w:p>
        </w:tc>
      </w:tr>
      <w:tr w:rsidR="008D408A" w:rsidRPr="008D408A" w14:paraId="2F7A7C56" w14:textId="77777777" w:rsidTr="002655A7">
        <w:tc>
          <w:tcPr>
            <w:tcW w:w="4546" w:type="dxa"/>
          </w:tcPr>
          <w:p w14:paraId="4BF2040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 w:bidi="ar-BH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22- Vitamin D3*  </w:t>
            </w:r>
          </w:p>
        </w:tc>
        <w:tc>
          <w:tcPr>
            <w:tcW w:w="2820" w:type="dxa"/>
          </w:tcPr>
          <w:p w14:paraId="1E90AE4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988</w:t>
            </w:r>
          </w:p>
        </w:tc>
      </w:tr>
      <w:tr w:rsidR="008D408A" w:rsidRPr="008D408A" w14:paraId="4470181F" w14:textId="77777777" w:rsidTr="002655A7">
        <w:tc>
          <w:tcPr>
            <w:tcW w:w="4546" w:type="dxa"/>
          </w:tcPr>
          <w:p w14:paraId="0900BEF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3- 1-alpha-hydroxy-vitamin D3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  <w:t xml:space="preserve"> </w:t>
            </w:r>
          </w:p>
        </w:tc>
        <w:tc>
          <w:tcPr>
            <w:tcW w:w="2820" w:type="dxa"/>
          </w:tcPr>
          <w:p w14:paraId="7CAAEDC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1</w:t>
            </w:r>
          </w:p>
        </w:tc>
      </w:tr>
      <w:tr w:rsidR="008D408A" w:rsidRPr="008D408A" w14:paraId="76A714DB" w14:textId="77777777" w:rsidTr="002655A7">
        <w:tc>
          <w:tcPr>
            <w:tcW w:w="4546" w:type="dxa"/>
          </w:tcPr>
          <w:p w14:paraId="1B5A45C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4- 1,25 dihydroxyvitamin D3</w:t>
            </w:r>
          </w:p>
        </w:tc>
        <w:tc>
          <w:tcPr>
            <w:tcW w:w="2820" w:type="dxa"/>
          </w:tcPr>
          <w:p w14:paraId="713418C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,481</w:t>
            </w:r>
          </w:p>
        </w:tc>
      </w:tr>
      <w:tr w:rsidR="008D408A" w:rsidRPr="008D408A" w14:paraId="5A989380" w14:textId="77777777" w:rsidTr="002655A7">
        <w:tc>
          <w:tcPr>
            <w:tcW w:w="4546" w:type="dxa"/>
          </w:tcPr>
          <w:p w14:paraId="02D806E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5- 1,25-dihydroxycholecalciferol</w:t>
            </w:r>
          </w:p>
        </w:tc>
        <w:tc>
          <w:tcPr>
            <w:tcW w:w="2820" w:type="dxa"/>
          </w:tcPr>
          <w:p w14:paraId="348E853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,173</w:t>
            </w:r>
          </w:p>
        </w:tc>
      </w:tr>
      <w:tr w:rsidR="008D408A" w:rsidRPr="008D408A" w14:paraId="42E762DC" w14:textId="77777777" w:rsidTr="002655A7">
        <w:tc>
          <w:tcPr>
            <w:tcW w:w="4546" w:type="dxa"/>
          </w:tcPr>
          <w:p w14:paraId="2A5F792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6- 25 hydroxyvitamin D</w:t>
            </w:r>
          </w:p>
        </w:tc>
        <w:tc>
          <w:tcPr>
            <w:tcW w:w="2820" w:type="dxa"/>
          </w:tcPr>
          <w:p w14:paraId="2BB7BD5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5,583</w:t>
            </w:r>
          </w:p>
        </w:tc>
      </w:tr>
      <w:tr w:rsidR="008D408A" w:rsidRPr="008D408A" w14:paraId="7DF0294A" w14:textId="77777777" w:rsidTr="002655A7">
        <w:trPr>
          <w:trHeight w:val="413"/>
        </w:trPr>
        <w:tc>
          <w:tcPr>
            <w:tcW w:w="4546" w:type="dxa"/>
          </w:tcPr>
          <w:p w14:paraId="41C86AD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6- Ergocalciferol</w:t>
            </w:r>
          </w:p>
        </w:tc>
        <w:tc>
          <w:tcPr>
            <w:tcW w:w="2820" w:type="dxa"/>
          </w:tcPr>
          <w:p w14:paraId="40B86B1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26</w:t>
            </w:r>
          </w:p>
        </w:tc>
      </w:tr>
      <w:tr w:rsidR="008D408A" w:rsidRPr="008D408A" w14:paraId="4FC9C9A8" w14:textId="77777777" w:rsidTr="002655A7">
        <w:tc>
          <w:tcPr>
            <w:tcW w:w="4546" w:type="dxa"/>
          </w:tcPr>
          <w:p w14:paraId="016CEBF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7- Cholecalciferol</w:t>
            </w:r>
          </w:p>
        </w:tc>
        <w:tc>
          <w:tcPr>
            <w:tcW w:w="2820" w:type="dxa"/>
          </w:tcPr>
          <w:p w14:paraId="4AA5A57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8,362</w:t>
            </w:r>
          </w:p>
        </w:tc>
      </w:tr>
      <w:tr w:rsidR="008D408A" w:rsidRPr="008D408A" w14:paraId="3F8895C2" w14:textId="77777777" w:rsidTr="002655A7">
        <w:tc>
          <w:tcPr>
            <w:tcW w:w="4546" w:type="dxa"/>
          </w:tcPr>
          <w:p w14:paraId="0B4A07E7" w14:textId="1FE7C851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28- 17 or 18 </w:t>
            </w:r>
            <w:r w:rsidR="00AC6EA0"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r 19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or 20 or 21 or 22 or 23 or 24 or 25 or 26</w:t>
            </w:r>
          </w:p>
        </w:tc>
        <w:tc>
          <w:tcPr>
            <w:tcW w:w="2820" w:type="dxa"/>
          </w:tcPr>
          <w:p w14:paraId="321DE28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85,696</w:t>
            </w:r>
          </w:p>
        </w:tc>
      </w:tr>
      <w:tr w:rsidR="008D408A" w:rsidRPr="008D408A" w14:paraId="6506DC8F" w14:textId="77777777" w:rsidTr="002655A7">
        <w:tc>
          <w:tcPr>
            <w:tcW w:w="4546" w:type="dxa"/>
          </w:tcPr>
          <w:p w14:paraId="75E6143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9- Limit 27 (English and human and year of publication</w:t>
            </w:r>
          </w:p>
        </w:tc>
        <w:tc>
          <w:tcPr>
            <w:tcW w:w="2820" w:type="dxa"/>
          </w:tcPr>
          <w:p w14:paraId="16A2223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2,700</w:t>
            </w:r>
          </w:p>
        </w:tc>
      </w:tr>
      <w:tr w:rsidR="008D408A" w:rsidRPr="008D408A" w14:paraId="1E8470CB" w14:textId="77777777" w:rsidTr="002655A7">
        <w:tc>
          <w:tcPr>
            <w:tcW w:w="4546" w:type="dxa"/>
          </w:tcPr>
          <w:p w14:paraId="5348589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Randomized controlled trials</w:t>
            </w:r>
          </w:p>
        </w:tc>
        <w:tc>
          <w:tcPr>
            <w:tcW w:w="2820" w:type="dxa"/>
          </w:tcPr>
          <w:p w14:paraId="197AFE8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6AA9213" w14:textId="77777777" w:rsidTr="002655A7">
        <w:tc>
          <w:tcPr>
            <w:tcW w:w="4546" w:type="dxa"/>
          </w:tcPr>
          <w:p w14:paraId="59E7E21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0- Clinical trial*</w:t>
            </w:r>
          </w:p>
        </w:tc>
        <w:tc>
          <w:tcPr>
            <w:tcW w:w="2820" w:type="dxa"/>
          </w:tcPr>
          <w:p w14:paraId="2FD9EEC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58,649</w:t>
            </w:r>
          </w:p>
        </w:tc>
      </w:tr>
      <w:tr w:rsidR="008D408A" w:rsidRPr="008D408A" w14:paraId="6B8C8532" w14:textId="77777777" w:rsidTr="002655A7">
        <w:tc>
          <w:tcPr>
            <w:tcW w:w="4546" w:type="dxa"/>
          </w:tcPr>
          <w:p w14:paraId="68B2C2C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1- Trial</w:t>
            </w:r>
          </w:p>
        </w:tc>
        <w:tc>
          <w:tcPr>
            <w:tcW w:w="2820" w:type="dxa"/>
          </w:tcPr>
          <w:p w14:paraId="2CE86C3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-1,130,713</w:t>
            </w:r>
          </w:p>
        </w:tc>
      </w:tr>
      <w:tr w:rsidR="008D408A" w:rsidRPr="008D408A" w14:paraId="7CF24431" w14:textId="77777777" w:rsidTr="002655A7">
        <w:tc>
          <w:tcPr>
            <w:tcW w:w="4546" w:type="dxa"/>
          </w:tcPr>
          <w:p w14:paraId="08DEBBB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2- Intervention</w:t>
            </w:r>
          </w:p>
        </w:tc>
        <w:tc>
          <w:tcPr>
            <w:tcW w:w="2820" w:type="dxa"/>
          </w:tcPr>
          <w:p w14:paraId="63D4FCC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897,512</w:t>
            </w:r>
          </w:p>
        </w:tc>
      </w:tr>
      <w:tr w:rsidR="008D408A" w:rsidRPr="008D408A" w14:paraId="71CA34DA" w14:textId="77777777" w:rsidTr="002655A7">
        <w:tc>
          <w:tcPr>
            <w:tcW w:w="4546" w:type="dxa"/>
          </w:tcPr>
          <w:p w14:paraId="752F0D3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3- RCT</w:t>
            </w:r>
          </w:p>
        </w:tc>
        <w:tc>
          <w:tcPr>
            <w:tcW w:w="2820" w:type="dxa"/>
          </w:tcPr>
          <w:p w14:paraId="291A520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0,849</w:t>
            </w:r>
          </w:p>
        </w:tc>
      </w:tr>
      <w:tr w:rsidR="008D408A" w:rsidRPr="008D408A" w14:paraId="60BFE3D2" w14:textId="77777777" w:rsidTr="002655A7">
        <w:tc>
          <w:tcPr>
            <w:tcW w:w="4546" w:type="dxa"/>
          </w:tcPr>
          <w:p w14:paraId="755A8C9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4- Placebo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  <w:t xml:space="preserve">   </w:t>
            </w:r>
          </w:p>
        </w:tc>
        <w:tc>
          <w:tcPr>
            <w:tcW w:w="2820" w:type="dxa"/>
          </w:tcPr>
          <w:p w14:paraId="2DD1B2A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</w:t>
            </w:r>
          </w:p>
        </w:tc>
      </w:tr>
      <w:tr w:rsidR="008D408A" w:rsidRPr="008D408A" w14:paraId="7A9BF1D5" w14:textId="77777777" w:rsidTr="002655A7">
        <w:tc>
          <w:tcPr>
            <w:tcW w:w="4546" w:type="dxa"/>
          </w:tcPr>
          <w:p w14:paraId="3C93D4B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5- Randomized controlled trials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  <w:tc>
          <w:tcPr>
            <w:tcW w:w="2820" w:type="dxa"/>
          </w:tcPr>
          <w:p w14:paraId="0E55549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72,163</w:t>
            </w:r>
          </w:p>
        </w:tc>
      </w:tr>
      <w:tr w:rsidR="008D408A" w:rsidRPr="008D408A" w14:paraId="653CC6EC" w14:textId="77777777" w:rsidTr="002655A7">
        <w:tc>
          <w:tcPr>
            <w:tcW w:w="4546" w:type="dxa"/>
          </w:tcPr>
          <w:p w14:paraId="4B9980A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6- 30 or 31 or 32 or 33 or 34 or 35</w:t>
            </w:r>
          </w:p>
        </w:tc>
        <w:tc>
          <w:tcPr>
            <w:tcW w:w="2820" w:type="dxa"/>
          </w:tcPr>
          <w:p w14:paraId="5AEA2FE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,858,249</w:t>
            </w:r>
          </w:p>
        </w:tc>
      </w:tr>
      <w:tr w:rsidR="008D408A" w:rsidRPr="008D408A" w14:paraId="6B091435" w14:textId="77777777" w:rsidTr="002655A7">
        <w:tc>
          <w:tcPr>
            <w:tcW w:w="4546" w:type="dxa"/>
            <w:tcBorders>
              <w:bottom w:val="single" w:sz="4" w:space="0" w:color="auto"/>
            </w:tcBorders>
          </w:tcPr>
          <w:p w14:paraId="67A83E4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7- Limit 34 (English and year OF publication</w:t>
            </w:r>
          </w:p>
        </w:tc>
        <w:tc>
          <w:tcPr>
            <w:tcW w:w="2820" w:type="dxa"/>
            <w:tcBorders>
              <w:bottom w:val="single" w:sz="4" w:space="0" w:color="auto"/>
            </w:tcBorders>
          </w:tcPr>
          <w:p w14:paraId="3C6ADF6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,376,544</w:t>
            </w:r>
          </w:p>
        </w:tc>
      </w:tr>
      <w:tr w:rsidR="008D408A" w:rsidRPr="008D408A" w14:paraId="0060B0F7" w14:textId="77777777" w:rsidTr="002655A7">
        <w:tc>
          <w:tcPr>
            <w:tcW w:w="4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593262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38 – search # 7 AND 16 AND 16 AND 28 AND 35</w:t>
            </w:r>
          </w:p>
        </w:tc>
        <w:tc>
          <w:tcPr>
            <w:tcW w:w="2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EEC0A1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n=169</w:t>
            </w:r>
          </w:p>
        </w:tc>
      </w:tr>
      <w:tr w:rsidR="008D408A" w:rsidRPr="008D408A" w14:paraId="5BA1287F" w14:textId="77777777" w:rsidTr="002655A7">
        <w:trPr>
          <w:gridAfter w:val="1"/>
          <w:wAfter w:w="2820" w:type="dxa"/>
        </w:trPr>
        <w:tc>
          <w:tcPr>
            <w:tcW w:w="45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71AA5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82601F7" w14:textId="77777777" w:rsidTr="002655A7">
        <w:tc>
          <w:tcPr>
            <w:tcW w:w="45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9B644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ubMed</w:t>
            </w:r>
          </w:p>
        </w:tc>
        <w:tc>
          <w:tcPr>
            <w:tcW w:w="2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623F5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Result: Number of articles (n=320)    </w:t>
            </w:r>
          </w:p>
        </w:tc>
      </w:tr>
      <w:tr w:rsidR="008D408A" w:rsidRPr="008D408A" w14:paraId="6EBF2553" w14:textId="77777777" w:rsidTr="002655A7">
        <w:tc>
          <w:tcPr>
            <w:tcW w:w="4546" w:type="dxa"/>
            <w:tcBorders>
              <w:top w:val="single" w:sz="4" w:space="0" w:color="auto"/>
            </w:tcBorders>
          </w:tcPr>
          <w:p w14:paraId="652654A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  <w:tcBorders>
              <w:top w:val="single" w:sz="4" w:space="0" w:color="auto"/>
            </w:tcBorders>
          </w:tcPr>
          <w:p w14:paraId="0A8A17C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67A610D9" w14:textId="77777777" w:rsidTr="002655A7">
        <w:tc>
          <w:tcPr>
            <w:tcW w:w="4546" w:type="dxa"/>
          </w:tcPr>
          <w:p w14:paraId="3607E0E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lastRenderedPageBreak/>
              <w:t>Search strategy: Search adult</w:t>
            </w:r>
          </w:p>
        </w:tc>
        <w:tc>
          <w:tcPr>
            <w:tcW w:w="2820" w:type="dxa"/>
          </w:tcPr>
          <w:p w14:paraId="674BF29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73BB02E" w14:textId="77777777" w:rsidTr="002655A7">
        <w:tc>
          <w:tcPr>
            <w:tcW w:w="4546" w:type="dxa"/>
          </w:tcPr>
          <w:p w14:paraId="68E1430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- Adult</w:t>
            </w:r>
          </w:p>
        </w:tc>
        <w:tc>
          <w:tcPr>
            <w:tcW w:w="2820" w:type="dxa"/>
          </w:tcPr>
          <w:p w14:paraId="24D62AF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418591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25A990CB" w14:textId="77777777" w:rsidTr="002655A7">
        <w:tc>
          <w:tcPr>
            <w:tcW w:w="4546" w:type="dxa"/>
          </w:tcPr>
          <w:p w14:paraId="57E2BC1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- Adult*</w:t>
            </w:r>
          </w:p>
        </w:tc>
        <w:tc>
          <w:tcPr>
            <w:tcW w:w="2820" w:type="dxa"/>
          </w:tcPr>
          <w:p w14:paraId="3057717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964852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538A679B" w14:textId="77777777" w:rsidTr="002655A7">
        <w:tc>
          <w:tcPr>
            <w:tcW w:w="4546" w:type="dxa"/>
          </w:tcPr>
          <w:p w14:paraId="7524810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- Young*</w:t>
            </w:r>
          </w:p>
        </w:tc>
        <w:tc>
          <w:tcPr>
            <w:tcW w:w="2820" w:type="dxa"/>
          </w:tcPr>
          <w:p w14:paraId="1477D09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48694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294FC94" w14:textId="77777777" w:rsidTr="002655A7">
        <w:tc>
          <w:tcPr>
            <w:tcW w:w="4546" w:type="dxa"/>
          </w:tcPr>
          <w:p w14:paraId="7FB57FF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- Old adult</w:t>
            </w:r>
          </w:p>
        </w:tc>
        <w:tc>
          <w:tcPr>
            <w:tcW w:w="2820" w:type="dxa"/>
          </w:tcPr>
          <w:p w14:paraId="70FB450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483838</w:t>
            </w:r>
          </w:p>
        </w:tc>
      </w:tr>
      <w:tr w:rsidR="008D408A" w:rsidRPr="008D408A" w14:paraId="01910D20" w14:textId="77777777" w:rsidTr="002655A7">
        <w:tc>
          <w:tcPr>
            <w:tcW w:w="4546" w:type="dxa"/>
          </w:tcPr>
          <w:p w14:paraId="58AAB98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- Geriatric*</w:t>
            </w:r>
          </w:p>
        </w:tc>
        <w:tc>
          <w:tcPr>
            <w:tcW w:w="2820" w:type="dxa"/>
          </w:tcPr>
          <w:p w14:paraId="289BF19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9575</w:t>
            </w:r>
          </w:p>
        </w:tc>
      </w:tr>
      <w:tr w:rsidR="008D408A" w:rsidRPr="008D408A" w14:paraId="06C79109" w14:textId="77777777" w:rsidTr="002655A7">
        <w:tc>
          <w:tcPr>
            <w:tcW w:w="4546" w:type="dxa"/>
          </w:tcPr>
          <w:p w14:paraId="34B1261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- Elderly</w:t>
            </w:r>
          </w:p>
        </w:tc>
        <w:tc>
          <w:tcPr>
            <w:tcW w:w="2820" w:type="dxa"/>
          </w:tcPr>
          <w:p w14:paraId="0B102E2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38345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60AF5AA7" w14:textId="77777777" w:rsidTr="002655A7">
        <w:tc>
          <w:tcPr>
            <w:tcW w:w="4546" w:type="dxa"/>
          </w:tcPr>
          <w:p w14:paraId="3113AF9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- 1 or 2 or 3 or 4 or 5 or 6</w:t>
            </w:r>
          </w:p>
        </w:tc>
        <w:tc>
          <w:tcPr>
            <w:tcW w:w="2820" w:type="dxa"/>
          </w:tcPr>
          <w:p w14:paraId="5B44279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781788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E95900F" w14:textId="77777777" w:rsidTr="002655A7">
        <w:tc>
          <w:tcPr>
            <w:tcW w:w="4546" w:type="dxa"/>
          </w:tcPr>
          <w:p w14:paraId="4235A0D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- Limit 7 (human)</w:t>
            </w:r>
          </w:p>
        </w:tc>
        <w:tc>
          <w:tcPr>
            <w:tcW w:w="2820" w:type="dxa"/>
          </w:tcPr>
          <w:p w14:paraId="1E675E3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275420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1B36DA5C" w14:textId="77777777" w:rsidTr="002655A7">
        <w:tc>
          <w:tcPr>
            <w:tcW w:w="4546" w:type="dxa"/>
          </w:tcPr>
          <w:p w14:paraId="4AC47ED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6F43E86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308B6B9" w14:textId="77777777" w:rsidTr="002655A7">
        <w:tc>
          <w:tcPr>
            <w:tcW w:w="4546" w:type="dxa"/>
          </w:tcPr>
          <w:p w14:paraId="2263BE7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Depression synonyms </w:t>
            </w:r>
          </w:p>
        </w:tc>
        <w:tc>
          <w:tcPr>
            <w:tcW w:w="2820" w:type="dxa"/>
          </w:tcPr>
          <w:p w14:paraId="678F645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1803B7A" w14:textId="77777777" w:rsidTr="002655A7">
        <w:tc>
          <w:tcPr>
            <w:tcW w:w="4546" w:type="dxa"/>
          </w:tcPr>
          <w:p w14:paraId="0056804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9- Depression* </w:t>
            </w:r>
          </w:p>
        </w:tc>
        <w:tc>
          <w:tcPr>
            <w:tcW w:w="2820" w:type="dxa"/>
          </w:tcPr>
          <w:p w14:paraId="11839F3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3473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0BBF387B" w14:textId="77777777" w:rsidTr="002655A7">
        <w:tc>
          <w:tcPr>
            <w:tcW w:w="4546" w:type="dxa"/>
          </w:tcPr>
          <w:p w14:paraId="2F765E8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- Depress*</w:t>
            </w:r>
          </w:p>
        </w:tc>
        <w:tc>
          <w:tcPr>
            <w:tcW w:w="2820" w:type="dxa"/>
          </w:tcPr>
          <w:p w14:paraId="6B147AF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69116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253B7D2C" w14:textId="77777777" w:rsidTr="002655A7">
        <w:tc>
          <w:tcPr>
            <w:tcW w:w="4546" w:type="dxa"/>
          </w:tcPr>
          <w:p w14:paraId="41E68C9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1- Mood Disorder*</w:t>
            </w:r>
          </w:p>
        </w:tc>
        <w:tc>
          <w:tcPr>
            <w:tcW w:w="2820" w:type="dxa"/>
          </w:tcPr>
          <w:p w14:paraId="44AC68C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9150</w:t>
            </w:r>
          </w:p>
        </w:tc>
      </w:tr>
      <w:tr w:rsidR="008D408A" w:rsidRPr="008D408A" w14:paraId="24937406" w14:textId="77777777" w:rsidTr="002655A7">
        <w:tc>
          <w:tcPr>
            <w:tcW w:w="4546" w:type="dxa"/>
          </w:tcPr>
          <w:p w14:paraId="763DB84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3- Depression symptoms </w:t>
            </w:r>
          </w:p>
        </w:tc>
        <w:tc>
          <w:tcPr>
            <w:tcW w:w="2820" w:type="dxa"/>
          </w:tcPr>
          <w:p w14:paraId="38D37DF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907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32E252AE" w14:textId="77777777" w:rsidTr="002655A7">
        <w:tc>
          <w:tcPr>
            <w:tcW w:w="4546" w:type="dxa"/>
          </w:tcPr>
          <w:p w14:paraId="47D6CC1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4- Adjustment Disorder*</w:t>
            </w:r>
          </w:p>
        </w:tc>
        <w:tc>
          <w:tcPr>
            <w:tcW w:w="2820" w:type="dxa"/>
          </w:tcPr>
          <w:p w14:paraId="16616EB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840</w:t>
            </w:r>
          </w:p>
        </w:tc>
      </w:tr>
      <w:tr w:rsidR="008D408A" w:rsidRPr="008D408A" w14:paraId="37B95A7B" w14:textId="77777777" w:rsidTr="002655A7">
        <w:tc>
          <w:tcPr>
            <w:tcW w:w="4546" w:type="dxa"/>
          </w:tcPr>
          <w:p w14:paraId="2F8AA70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5- Affective Symptoms</w:t>
            </w:r>
          </w:p>
        </w:tc>
        <w:tc>
          <w:tcPr>
            <w:tcW w:w="2820" w:type="dxa"/>
          </w:tcPr>
          <w:p w14:paraId="75361B1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4696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5FD573F3" w14:textId="77777777" w:rsidTr="002655A7">
        <w:tc>
          <w:tcPr>
            <w:tcW w:w="4546" w:type="dxa"/>
          </w:tcPr>
          <w:p w14:paraId="5CD0EB8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6- Limit (human) 9 or 10 or 11 or 12 or 13 or 14 or 15</w:t>
            </w:r>
          </w:p>
        </w:tc>
        <w:tc>
          <w:tcPr>
            <w:tcW w:w="2820" w:type="dxa"/>
          </w:tcPr>
          <w:p w14:paraId="55E8D23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89785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FFE05C5" w14:textId="77777777" w:rsidTr="002655A7">
        <w:tc>
          <w:tcPr>
            <w:tcW w:w="4546" w:type="dxa"/>
          </w:tcPr>
          <w:p w14:paraId="1ACE27A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71D47E4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76B8EC9" w14:textId="77777777" w:rsidTr="002655A7">
        <w:tc>
          <w:tcPr>
            <w:tcW w:w="4546" w:type="dxa"/>
          </w:tcPr>
          <w:p w14:paraId="4F30409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for: Vitamin D supplement</w:t>
            </w:r>
          </w:p>
        </w:tc>
        <w:tc>
          <w:tcPr>
            <w:tcW w:w="2820" w:type="dxa"/>
          </w:tcPr>
          <w:p w14:paraId="092ABB9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C1E7071" w14:textId="77777777" w:rsidTr="002655A7">
        <w:tc>
          <w:tcPr>
            <w:tcW w:w="4546" w:type="dxa"/>
          </w:tcPr>
          <w:p w14:paraId="0451835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- Vitamin D supplement</w:t>
            </w:r>
          </w:p>
        </w:tc>
        <w:tc>
          <w:tcPr>
            <w:tcW w:w="2820" w:type="dxa"/>
          </w:tcPr>
          <w:p w14:paraId="4627B38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58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29D046D4" w14:textId="77777777" w:rsidTr="002655A7">
        <w:tc>
          <w:tcPr>
            <w:tcW w:w="4546" w:type="dxa"/>
          </w:tcPr>
          <w:p w14:paraId="36CCA6A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8- Vitamin D*</w:t>
            </w:r>
          </w:p>
        </w:tc>
        <w:tc>
          <w:tcPr>
            <w:tcW w:w="2820" w:type="dxa"/>
          </w:tcPr>
          <w:p w14:paraId="6422E5A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9811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29BAAEA8" w14:textId="77777777" w:rsidTr="002655A7">
        <w:tc>
          <w:tcPr>
            <w:tcW w:w="4546" w:type="dxa"/>
          </w:tcPr>
          <w:p w14:paraId="3639F7B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9- Vitamin D2*</w:t>
            </w:r>
          </w:p>
        </w:tc>
        <w:tc>
          <w:tcPr>
            <w:tcW w:w="2820" w:type="dxa"/>
          </w:tcPr>
          <w:p w14:paraId="68E163B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08</w:t>
            </w:r>
          </w:p>
        </w:tc>
      </w:tr>
      <w:tr w:rsidR="008D408A" w:rsidRPr="008D408A" w14:paraId="49BEFC36" w14:textId="77777777" w:rsidTr="002655A7">
        <w:tc>
          <w:tcPr>
            <w:tcW w:w="4546" w:type="dxa"/>
          </w:tcPr>
          <w:p w14:paraId="79CB3AB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0- 1,25 dihydroxyvitamin D3</w:t>
            </w:r>
          </w:p>
        </w:tc>
        <w:tc>
          <w:tcPr>
            <w:tcW w:w="2820" w:type="dxa"/>
          </w:tcPr>
          <w:p w14:paraId="0497AC7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481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2D7FCF5F" w14:textId="77777777" w:rsidTr="002655A7">
        <w:tc>
          <w:tcPr>
            <w:tcW w:w="4546" w:type="dxa"/>
          </w:tcPr>
          <w:p w14:paraId="3EDE6DF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1- 1,25-dihydroxycholecalciferol</w:t>
            </w:r>
          </w:p>
        </w:tc>
        <w:tc>
          <w:tcPr>
            <w:tcW w:w="2820" w:type="dxa"/>
          </w:tcPr>
          <w:p w14:paraId="762CBDF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565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1DAC078" w14:textId="77777777" w:rsidTr="002655A7">
        <w:tc>
          <w:tcPr>
            <w:tcW w:w="4546" w:type="dxa"/>
          </w:tcPr>
          <w:p w14:paraId="1B433D1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2- 25 hydroxyvitamin D</w:t>
            </w:r>
          </w:p>
        </w:tc>
        <w:tc>
          <w:tcPr>
            <w:tcW w:w="2820" w:type="dxa"/>
          </w:tcPr>
          <w:p w14:paraId="7D8A689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6713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6748290" w14:textId="77777777" w:rsidTr="002655A7">
        <w:tc>
          <w:tcPr>
            <w:tcW w:w="4546" w:type="dxa"/>
          </w:tcPr>
          <w:p w14:paraId="0016992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3- Ergocalciferol</w:t>
            </w:r>
          </w:p>
        </w:tc>
        <w:tc>
          <w:tcPr>
            <w:tcW w:w="2820" w:type="dxa"/>
          </w:tcPr>
          <w:p w14:paraId="7DFF4E8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905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0C29414" w14:textId="77777777" w:rsidTr="002655A7">
        <w:tc>
          <w:tcPr>
            <w:tcW w:w="4546" w:type="dxa"/>
          </w:tcPr>
          <w:p w14:paraId="7EC1969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4- Cholecalciferol</w:t>
            </w:r>
          </w:p>
        </w:tc>
        <w:tc>
          <w:tcPr>
            <w:tcW w:w="2820" w:type="dxa"/>
          </w:tcPr>
          <w:p w14:paraId="63BC101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918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22A1D00" w14:textId="77777777" w:rsidTr="002655A7">
        <w:tc>
          <w:tcPr>
            <w:tcW w:w="4546" w:type="dxa"/>
          </w:tcPr>
          <w:p w14:paraId="03B7ACE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5- 17 or 18 or 20 or 21 or 22 or 23 or 34 limits (female and male and human)</w:t>
            </w:r>
          </w:p>
        </w:tc>
        <w:tc>
          <w:tcPr>
            <w:tcW w:w="2820" w:type="dxa"/>
          </w:tcPr>
          <w:p w14:paraId="38716B3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0786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55E4021" w14:textId="77777777" w:rsidTr="002655A7">
        <w:tc>
          <w:tcPr>
            <w:tcW w:w="4546" w:type="dxa"/>
          </w:tcPr>
          <w:p w14:paraId="54A77FE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38E2F1A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FAB78FD" w14:textId="77777777" w:rsidTr="002655A7">
        <w:tc>
          <w:tcPr>
            <w:tcW w:w="4546" w:type="dxa"/>
          </w:tcPr>
          <w:p w14:paraId="3BCF1A5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Randomized controlled trials</w:t>
            </w:r>
          </w:p>
        </w:tc>
        <w:tc>
          <w:tcPr>
            <w:tcW w:w="2820" w:type="dxa"/>
          </w:tcPr>
          <w:p w14:paraId="13333CA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Results </w:t>
            </w:r>
          </w:p>
        </w:tc>
      </w:tr>
      <w:tr w:rsidR="008D408A" w:rsidRPr="008D408A" w14:paraId="0AF1237E" w14:textId="77777777" w:rsidTr="002655A7">
        <w:tc>
          <w:tcPr>
            <w:tcW w:w="4546" w:type="dxa"/>
          </w:tcPr>
          <w:p w14:paraId="604D47F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6- Randomized controlled trials</w:t>
            </w:r>
          </w:p>
        </w:tc>
        <w:tc>
          <w:tcPr>
            <w:tcW w:w="2820" w:type="dxa"/>
          </w:tcPr>
          <w:p w14:paraId="0FCEC89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3432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765E674" w14:textId="77777777" w:rsidTr="002655A7">
        <w:tc>
          <w:tcPr>
            <w:tcW w:w="4546" w:type="dxa"/>
          </w:tcPr>
          <w:p w14:paraId="5FEB50D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7- Trial</w:t>
            </w:r>
          </w:p>
        </w:tc>
        <w:tc>
          <w:tcPr>
            <w:tcW w:w="2820" w:type="dxa"/>
          </w:tcPr>
          <w:p w14:paraId="61885D0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270086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A0E7D8C" w14:textId="77777777" w:rsidTr="002655A7">
        <w:tc>
          <w:tcPr>
            <w:tcW w:w="4546" w:type="dxa"/>
          </w:tcPr>
          <w:p w14:paraId="2B46D53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8- Intervention</w:t>
            </w:r>
          </w:p>
        </w:tc>
        <w:tc>
          <w:tcPr>
            <w:tcW w:w="2820" w:type="dxa"/>
          </w:tcPr>
          <w:p w14:paraId="576EA07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51119</w:t>
            </w:r>
          </w:p>
        </w:tc>
      </w:tr>
      <w:tr w:rsidR="008D408A" w:rsidRPr="008D408A" w14:paraId="59BE7A57" w14:textId="77777777" w:rsidTr="002655A7">
        <w:tc>
          <w:tcPr>
            <w:tcW w:w="4546" w:type="dxa"/>
          </w:tcPr>
          <w:p w14:paraId="28F343E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9- RCT</w:t>
            </w:r>
          </w:p>
        </w:tc>
        <w:tc>
          <w:tcPr>
            <w:tcW w:w="2820" w:type="dxa"/>
          </w:tcPr>
          <w:p w14:paraId="178162F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7935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43AD391B" w14:textId="77777777" w:rsidTr="002655A7">
        <w:tc>
          <w:tcPr>
            <w:tcW w:w="4546" w:type="dxa"/>
          </w:tcPr>
          <w:p w14:paraId="7B6848E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0- 26 OR 27 OR 28 OR 29 limits (Humans; Female; Male</w:t>
            </w:r>
          </w:p>
        </w:tc>
        <w:tc>
          <w:tcPr>
            <w:tcW w:w="2820" w:type="dxa"/>
          </w:tcPr>
          <w:p w14:paraId="6AC2867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379251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7805BB9F" w14:textId="77777777" w:rsidTr="002655A7">
        <w:tc>
          <w:tcPr>
            <w:tcW w:w="4546" w:type="dxa"/>
          </w:tcPr>
          <w:p w14:paraId="67748B49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31- search # 8 AND 16 AND 25 AND 30 (Publication dating from 1999/01/01 to 2019/12/31; Humans and female and male)</w:t>
            </w:r>
          </w:p>
        </w:tc>
        <w:tc>
          <w:tcPr>
            <w:tcW w:w="2820" w:type="dxa"/>
          </w:tcPr>
          <w:p w14:paraId="7D105E7C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n=320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ab/>
            </w:r>
          </w:p>
        </w:tc>
      </w:tr>
      <w:tr w:rsidR="008D408A" w:rsidRPr="008D408A" w14:paraId="0ED454BD" w14:textId="77777777" w:rsidTr="002655A7">
        <w:tc>
          <w:tcPr>
            <w:tcW w:w="4546" w:type="dxa"/>
          </w:tcPr>
          <w:p w14:paraId="0EFBB74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earching in </w:t>
            </w:r>
            <w:bookmarkStart w:id="6" w:name="_Hlk39720634"/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vid</w:t>
            </w:r>
            <w:bookmarkEnd w:id="6"/>
          </w:p>
        </w:tc>
        <w:tc>
          <w:tcPr>
            <w:tcW w:w="2820" w:type="dxa"/>
          </w:tcPr>
          <w:p w14:paraId="69B2E3A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Results: Number of articles (n=28)</w:t>
            </w:r>
          </w:p>
        </w:tc>
      </w:tr>
      <w:tr w:rsidR="008D408A" w:rsidRPr="008D408A" w14:paraId="42CEE9A4" w14:textId="77777777" w:rsidTr="002655A7">
        <w:tc>
          <w:tcPr>
            <w:tcW w:w="4546" w:type="dxa"/>
          </w:tcPr>
          <w:p w14:paraId="02C38CB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22F8EDF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8A46AA9" w14:textId="77777777" w:rsidTr="002655A7">
        <w:tc>
          <w:tcPr>
            <w:tcW w:w="4546" w:type="dxa"/>
          </w:tcPr>
          <w:p w14:paraId="16E6042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Adult</w:t>
            </w:r>
          </w:p>
        </w:tc>
        <w:tc>
          <w:tcPr>
            <w:tcW w:w="2820" w:type="dxa"/>
          </w:tcPr>
          <w:p w14:paraId="113B3D1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9B5EDD6" w14:textId="77777777" w:rsidTr="002655A7">
        <w:tc>
          <w:tcPr>
            <w:tcW w:w="4546" w:type="dxa"/>
          </w:tcPr>
          <w:p w14:paraId="469CA92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- Adult*</w:t>
            </w:r>
          </w:p>
        </w:tc>
        <w:tc>
          <w:tcPr>
            <w:tcW w:w="2820" w:type="dxa"/>
          </w:tcPr>
          <w:p w14:paraId="03128CF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3EF98C6D" w14:textId="77777777" w:rsidTr="002655A7">
        <w:tc>
          <w:tcPr>
            <w:tcW w:w="4546" w:type="dxa"/>
          </w:tcPr>
          <w:p w14:paraId="5372275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2- Young* </w:t>
            </w:r>
          </w:p>
        </w:tc>
        <w:tc>
          <w:tcPr>
            <w:tcW w:w="2820" w:type="dxa"/>
          </w:tcPr>
          <w:p w14:paraId="5D5C74C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7C929D0" w14:textId="77777777" w:rsidTr="002655A7">
        <w:tc>
          <w:tcPr>
            <w:tcW w:w="4546" w:type="dxa"/>
          </w:tcPr>
          <w:p w14:paraId="068D150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- Elderly</w:t>
            </w:r>
          </w:p>
        </w:tc>
        <w:tc>
          <w:tcPr>
            <w:tcW w:w="2820" w:type="dxa"/>
          </w:tcPr>
          <w:p w14:paraId="6D6C88C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9E0898D" w14:textId="77777777" w:rsidTr="002655A7">
        <w:tc>
          <w:tcPr>
            <w:tcW w:w="4546" w:type="dxa"/>
          </w:tcPr>
          <w:p w14:paraId="7B560ED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- 1 or 2 or 3</w:t>
            </w:r>
          </w:p>
        </w:tc>
        <w:tc>
          <w:tcPr>
            <w:tcW w:w="2820" w:type="dxa"/>
          </w:tcPr>
          <w:p w14:paraId="2F83445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91BC677" w14:textId="77777777" w:rsidTr="002655A7">
        <w:tc>
          <w:tcPr>
            <w:tcW w:w="4546" w:type="dxa"/>
          </w:tcPr>
          <w:p w14:paraId="1609D3E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earch strategy: Depression </w:t>
            </w:r>
          </w:p>
        </w:tc>
        <w:tc>
          <w:tcPr>
            <w:tcW w:w="2820" w:type="dxa"/>
          </w:tcPr>
          <w:p w14:paraId="1213B53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A29C605" w14:textId="77777777" w:rsidTr="002655A7">
        <w:tc>
          <w:tcPr>
            <w:tcW w:w="4546" w:type="dxa"/>
          </w:tcPr>
          <w:p w14:paraId="599981A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- Depression*</w:t>
            </w:r>
          </w:p>
        </w:tc>
        <w:tc>
          <w:tcPr>
            <w:tcW w:w="2820" w:type="dxa"/>
          </w:tcPr>
          <w:p w14:paraId="710F7C8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603D38AC" w14:textId="77777777" w:rsidTr="002655A7">
        <w:tc>
          <w:tcPr>
            <w:tcW w:w="4546" w:type="dxa"/>
          </w:tcPr>
          <w:p w14:paraId="2F9EB2D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- Depress*</w:t>
            </w:r>
          </w:p>
        </w:tc>
        <w:tc>
          <w:tcPr>
            <w:tcW w:w="2820" w:type="dxa"/>
          </w:tcPr>
          <w:p w14:paraId="763EBF4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43320CD" w14:textId="77777777" w:rsidTr="002655A7">
        <w:tc>
          <w:tcPr>
            <w:tcW w:w="4546" w:type="dxa"/>
          </w:tcPr>
          <w:p w14:paraId="27B400B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- 5 or 6</w:t>
            </w:r>
          </w:p>
        </w:tc>
        <w:tc>
          <w:tcPr>
            <w:tcW w:w="2820" w:type="dxa"/>
          </w:tcPr>
          <w:p w14:paraId="3F8C4B5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17D135D" w14:textId="77777777" w:rsidTr="002655A7">
        <w:tc>
          <w:tcPr>
            <w:tcW w:w="4546" w:type="dxa"/>
          </w:tcPr>
          <w:p w14:paraId="387E03E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Vitamin D supplement</w:t>
            </w:r>
          </w:p>
        </w:tc>
        <w:tc>
          <w:tcPr>
            <w:tcW w:w="2820" w:type="dxa"/>
          </w:tcPr>
          <w:p w14:paraId="5569A8C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A3F81FB" w14:textId="77777777" w:rsidTr="002655A7">
        <w:tc>
          <w:tcPr>
            <w:tcW w:w="4546" w:type="dxa"/>
          </w:tcPr>
          <w:p w14:paraId="465CC9A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8- Vitamin D supplement</w:t>
            </w:r>
          </w:p>
        </w:tc>
        <w:tc>
          <w:tcPr>
            <w:tcW w:w="2820" w:type="dxa"/>
          </w:tcPr>
          <w:p w14:paraId="70B0D09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352ADC6" w14:textId="77777777" w:rsidTr="002655A7">
        <w:tc>
          <w:tcPr>
            <w:tcW w:w="4546" w:type="dxa"/>
          </w:tcPr>
          <w:p w14:paraId="016A528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- RCT</w:t>
            </w:r>
          </w:p>
        </w:tc>
        <w:tc>
          <w:tcPr>
            <w:tcW w:w="2820" w:type="dxa"/>
          </w:tcPr>
          <w:p w14:paraId="66ECBE7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4AC35B4" w14:textId="77777777" w:rsidTr="002655A7">
        <w:tc>
          <w:tcPr>
            <w:tcW w:w="4546" w:type="dxa"/>
          </w:tcPr>
          <w:p w14:paraId="35E1572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lastRenderedPageBreak/>
              <w:t>10- 4 and 7 and 8 and 9</w:t>
            </w:r>
          </w:p>
        </w:tc>
        <w:tc>
          <w:tcPr>
            <w:tcW w:w="2820" w:type="dxa"/>
          </w:tcPr>
          <w:p w14:paraId="20D84A6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Results:  Number of articles (n=28) </w:t>
            </w:r>
          </w:p>
        </w:tc>
      </w:tr>
      <w:tr w:rsidR="008D408A" w:rsidRPr="008D408A" w14:paraId="56C0B500" w14:textId="77777777" w:rsidTr="002655A7">
        <w:tc>
          <w:tcPr>
            <w:tcW w:w="4546" w:type="dxa"/>
          </w:tcPr>
          <w:p w14:paraId="7D9508C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597E20E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4835725" w14:textId="77777777" w:rsidTr="002655A7">
        <w:tc>
          <w:tcPr>
            <w:tcW w:w="4546" w:type="dxa"/>
          </w:tcPr>
          <w:p w14:paraId="39ECA99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earch strategy: Searching in Cochrane </w:t>
            </w:r>
          </w:p>
        </w:tc>
        <w:tc>
          <w:tcPr>
            <w:tcW w:w="2820" w:type="dxa"/>
          </w:tcPr>
          <w:p w14:paraId="4733424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Results: Number of articles (n=182)        </w:t>
            </w:r>
          </w:p>
        </w:tc>
      </w:tr>
      <w:tr w:rsidR="008D408A" w:rsidRPr="008D408A" w14:paraId="4AF0AE9E" w14:textId="77777777" w:rsidTr="002655A7">
        <w:tc>
          <w:tcPr>
            <w:tcW w:w="4546" w:type="dxa"/>
          </w:tcPr>
          <w:p w14:paraId="0DB2F1B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24F0F4E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BB963D0" w14:textId="77777777" w:rsidTr="002655A7">
        <w:tc>
          <w:tcPr>
            <w:tcW w:w="4546" w:type="dxa"/>
            <w:shd w:val="clear" w:color="auto" w:fill="auto"/>
          </w:tcPr>
          <w:p w14:paraId="0E67B5A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Adult</w:t>
            </w:r>
          </w:p>
        </w:tc>
        <w:tc>
          <w:tcPr>
            <w:tcW w:w="2820" w:type="dxa"/>
            <w:shd w:val="clear" w:color="auto" w:fill="auto"/>
          </w:tcPr>
          <w:p w14:paraId="3BB14BE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6E7C8CED" w14:textId="77777777" w:rsidTr="002655A7">
        <w:tc>
          <w:tcPr>
            <w:tcW w:w="4546" w:type="dxa"/>
          </w:tcPr>
          <w:p w14:paraId="3236F15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- Adult</w:t>
            </w:r>
          </w:p>
        </w:tc>
        <w:tc>
          <w:tcPr>
            <w:tcW w:w="2820" w:type="dxa"/>
          </w:tcPr>
          <w:p w14:paraId="00D4603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73D424B" w14:textId="77777777" w:rsidTr="002655A7">
        <w:tc>
          <w:tcPr>
            <w:tcW w:w="4546" w:type="dxa"/>
          </w:tcPr>
          <w:p w14:paraId="3B37439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- Adult*</w:t>
            </w:r>
          </w:p>
        </w:tc>
        <w:tc>
          <w:tcPr>
            <w:tcW w:w="2820" w:type="dxa"/>
          </w:tcPr>
          <w:p w14:paraId="522958B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7721DF4" w14:textId="77777777" w:rsidTr="002655A7">
        <w:tc>
          <w:tcPr>
            <w:tcW w:w="4546" w:type="dxa"/>
          </w:tcPr>
          <w:p w14:paraId="2424FA9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3- Young*</w:t>
            </w:r>
          </w:p>
        </w:tc>
        <w:tc>
          <w:tcPr>
            <w:tcW w:w="2820" w:type="dxa"/>
          </w:tcPr>
          <w:p w14:paraId="39AEF17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67568670" w14:textId="77777777" w:rsidTr="002655A7">
        <w:tc>
          <w:tcPr>
            <w:tcW w:w="4546" w:type="dxa"/>
          </w:tcPr>
          <w:p w14:paraId="3FF3C43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4- Old adult</w:t>
            </w:r>
          </w:p>
        </w:tc>
        <w:tc>
          <w:tcPr>
            <w:tcW w:w="2820" w:type="dxa"/>
          </w:tcPr>
          <w:p w14:paraId="05BAB8F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D8DC7E8" w14:textId="77777777" w:rsidTr="002655A7">
        <w:tc>
          <w:tcPr>
            <w:tcW w:w="4546" w:type="dxa"/>
          </w:tcPr>
          <w:p w14:paraId="7D70650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5- Geriatrics</w:t>
            </w:r>
          </w:p>
        </w:tc>
        <w:tc>
          <w:tcPr>
            <w:tcW w:w="2820" w:type="dxa"/>
          </w:tcPr>
          <w:p w14:paraId="5BE1B94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9B50217" w14:textId="77777777" w:rsidTr="002655A7">
        <w:tc>
          <w:tcPr>
            <w:tcW w:w="4546" w:type="dxa"/>
          </w:tcPr>
          <w:p w14:paraId="433B1DC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6- Elderly</w:t>
            </w:r>
          </w:p>
        </w:tc>
        <w:tc>
          <w:tcPr>
            <w:tcW w:w="2820" w:type="dxa"/>
          </w:tcPr>
          <w:p w14:paraId="4DF2E12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E40D48B" w14:textId="77777777" w:rsidTr="002655A7">
        <w:tc>
          <w:tcPr>
            <w:tcW w:w="4546" w:type="dxa"/>
          </w:tcPr>
          <w:p w14:paraId="301E138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7- 1 or 2 or 3 or 4 or 5 or 6</w:t>
            </w:r>
          </w:p>
        </w:tc>
        <w:tc>
          <w:tcPr>
            <w:tcW w:w="2820" w:type="dxa"/>
          </w:tcPr>
          <w:p w14:paraId="0CE026E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3B6BC602" w14:textId="77777777" w:rsidTr="002655A7">
        <w:tc>
          <w:tcPr>
            <w:tcW w:w="4546" w:type="dxa"/>
          </w:tcPr>
          <w:p w14:paraId="6826988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2BB78B6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7304ECE" w14:textId="77777777" w:rsidTr="002655A7">
        <w:tc>
          <w:tcPr>
            <w:tcW w:w="4546" w:type="dxa"/>
          </w:tcPr>
          <w:p w14:paraId="3098218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earch strategy: Depression </w:t>
            </w:r>
          </w:p>
        </w:tc>
        <w:tc>
          <w:tcPr>
            <w:tcW w:w="2820" w:type="dxa"/>
          </w:tcPr>
          <w:p w14:paraId="574B19F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1ED91EE" w14:textId="77777777" w:rsidTr="002655A7">
        <w:tc>
          <w:tcPr>
            <w:tcW w:w="4546" w:type="dxa"/>
          </w:tcPr>
          <w:p w14:paraId="134C1D8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6A14FAF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1DB2E03" w14:textId="77777777" w:rsidTr="002655A7">
        <w:tc>
          <w:tcPr>
            <w:tcW w:w="4546" w:type="dxa"/>
          </w:tcPr>
          <w:p w14:paraId="52041F0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8- Depression </w:t>
            </w:r>
          </w:p>
        </w:tc>
        <w:tc>
          <w:tcPr>
            <w:tcW w:w="2820" w:type="dxa"/>
          </w:tcPr>
          <w:p w14:paraId="0326C83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0C2AA68" w14:textId="77777777" w:rsidTr="002655A7">
        <w:tc>
          <w:tcPr>
            <w:tcW w:w="4546" w:type="dxa"/>
          </w:tcPr>
          <w:p w14:paraId="5080E8A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9- Depress*</w:t>
            </w:r>
          </w:p>
        </w:tc>
        <w:tc>
          <w:tcPr>
            <w:tcW w:w="2820" w:type="dxa"/>
          </w:tcPr>
          <w:p w14:paraId="7C695A8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2A3EACD" w14:textId="77777777" w:rsidTr="002655A7">
        <w:tc>
          <w:tcPr>
            <w:tcW w:w="4546" w:type="dxa"/>
          </w:tcPr>
          <w:p w14:paraId="77104EF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0- Mood disorder</w:t>
            </w:r>
          </w:p>
        </w:tc>
        <w:tc>
          <w:tcPr>
            <w:tcW w:w="2820" w:type="dxa"/>
          </w:tcPr>
          <w:p w14:paraId="47B33FD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B604419" w14:textId="77777777" w:rsidTr="002655A7">
        <w:tc>
          <w:tcPr>
            <w:tcW w:w="4546" w:type="dxa"/>
          </w:tcPr>
          <w:p w14:paraId="257384F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1- Dysthymi*</w:t>
            </w:r>
          </w:p>
        </w:tc>
        <w:tc>
          <w:tcPr>
            <w:tcW w:w="2820" w:type="dxa"/>
          </w:tcPr>
          <w:p w14:paraId="5BC04D3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EC64F1F" w14:textId="77777777" w:rsidTr="002655A7">
        <w:tc>
          <w:tcPr>
            <w:tcW w:w="4546" w:type="dxa"/>
          </w:tcPr>
          <w:p w14:paraId="3721679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2- Adjustment Disorder*</w:t>
            </w:r>
          </w:p>
        </w:tc>
        <w:tc>
          <w:tcPr>
            <w:tcW w:w="2820" w:type="dxa"/>
          </w:tcPr>
          <w:p w14:paraId="17901D7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4EB5D8D" w14:textId="77777777" w:rsidTr="002655A7">
        <w:tc>
          <w:tcPr>
            <w:tcW w:w="4546" w:type="dxa"/>
          </w:tcPr>
          <w:p w14:paraId="68D60E4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3- Affective Symptoms</w:t>
            </w:r>
          </w:p>
        </w:tc>
        <w:tc>
          <w:tcPr>
            <w:tcW w:w="2820" w:type="dxa"/>
          </w:tcPr>
          <w:p w14:paraId="76EEDEE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F74EBB0" w14:textId="77777777" w:rsidTr="002655A7">
        <w:trPr>
          <w:trHeight w:val="161"/>
        </w:trPr>
        <w:tc>
          <w:tcPr>
            <w:tcW w:w="4546" w:type="dxa"/>
          </w:tcPr>
          <w:p w14:paraId="1470C54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4- 8 or 9 or 10 or 11 or 12 or 13 </w:t>
            </w:r>
          </w:p>
        </w:tc>
        <w:tc>
          <w:tcPr>
            <w:tcW w:w="2820" w:type="dxa"/>
          </w:tcPr>
          <w:p w14:paraId="454C696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3016651" w14:textId="77777777" w:rsidTr="002655A7">
        <w:tc>
          <w:tcPr>
            <w:tcW w:w="4546" w:type="dxa"/>
          </w:tcPr>
          <w:p w14:paraId="6382932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235445A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DC4CF20" w14:textId="77777777" w:rsidTr="002655A7">
        <w:tc>
          <w:tcPr>
            <w:tcW w:w="4546" w:type="dxa"/>
            <w:shd w:val="clear" w:color="auto" w:fill="auto"/>
          </w:tcPr>
          <w:p w14:paraId="17BF304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Vitamin D supplement</w:t>
            </w:r>
          </w:p>
        </w:tc>
        <w:tc>
          <w:tcPr>
            <w:tcW w:w="2820" w:type="dxa"/>
          </w:tcPr>
          <w:p w14:paraId="1CAC019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DAD461C" w14:textId="77777777" w:rsidTr="002655A7">
        <w:tc>
          <w:tcPr>
            <w:tcW w:w="4546" w:type="dxa"/>
            <w:shd w:val="clear" w:color="auto" w:fill="auto"/>
          </w:tcPr>
          <w:p w14:paraId="524AC1F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1900C5B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3A9573F" w14:textId="77777777" w:rsidTr="002655A7">
        <w:tc>
          <w:tcPr>
            <w:tcW w:w="4546" w:type="dxa"/>
          </w:tcPr>
          <w:p w14:paraId="0B67711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5- Vitamin D</w:t>
            </w:r>
          </w:p>
        </w:tc>
        <w:tc>
          <w:tcPr>
            <w:tcW w:w="2820" w:type="dxa"/>
          </w:tcPr>
          <w:p w14:paraId="1A6A8627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34303EA" w14:textId="77777777" w:rsidTr="002655A7">
        <w:tc>
          <w:tcPr>
            <w:tcW w:w="4546" w:type="dxa"/>
          </w:tcPr>
          <w:p w14:paraId="1284AD8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6- Ergocalciferol </w:t>
            </w:r>
          </w:p>
        </w:tc>
        <w:tc>
          <w:tcPr>
            <w:tcW w:w="2820" w:type="dxa"/>
          </w:tcPr>
          <w:p w14:paraId="0702033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DF2F62F" w14:textId="77777777" w:rsidTr="002655A7">
        <w:tc>
          <w:tcPr>
            <w:tcW w:w="4546" w:type="dxa"/>
          </w:tcPr>
          <w:p w14:paraId="6CFA102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17- Cholecalciferol </w:t>
            </w:r>
          </w:p>
        </w:tc>
        <w:tc>
          <w:tcPr>
            <w:tcW w:w="2820" w:type="dxa"/>
          </w:tcPr>
          <w:p w14:paraId="504ABAF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982F0F8" w14:textId="77777777" w:rsidTr="002655A7">
        <w:tc>
          <w:tcPr>
            <w:tcW w:w="4546" w:type="dxa"/>
          </w:tcPr>
          <w:p w14:paraId="4CDB5738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8- 1,25 dihydroxyvitamin D3</w:t>
            </w:r>
          </w:p>
        </w:tc>
        <w:tc>
          <w:tcPr>
            <w:tcW w:w="2820" w:type="dxa"/>
          </w:tcPr>
          <w:p w14:paraId="15ADD9A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12C99349" w14:textId="77777777" w:rsidTr="002655A7">
        <w:tc>
          <w:tcPr>
            <w:tcW w:w="4546" w:type="dxa"/>
          </w:tcPr>
          <w:p w14:paraId="3F63411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bookmarkStart w:id="7" w:name="_Hlk52480848"/>
            <w:bookmarkEnd w:id="4"/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9- Calcitriol</w:t>
            </w:r>
          </w:p>
        </w:tc>
        <w:tc>
          <w:tcPr>
            <w:tcW w:w="2820" w:type="dxa"/>
          </w:tcPr>
          <w:p w14:paraId="5DC612B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8168CCD" w14:textId="77777777" w:rsidTr="002655A7">
        <w:tc>
          <w:tcPr>
            <w:tcW w:w="4546" w:type="dxa"/>
          </w:tcPr>
          <w:p w14:paraId="5A241AF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0- 25 hydroxyvitamin D</w:t>
            </w:r>
          </w:p>
        </w:tc>
        <w:tc>
          <w:tcPr>
            <w:tcW w:w="2820" w:type="dxa"/>
          </w:tcPr>
          <w:p w14:paraId="362AEEC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3E351227" w14:textId="77777777" w:rsidTr="002655A7">
        <w:tc>
          <w:tcPr>
            <w:tcW w:w="4546" w:type="dxa"/>
          </w:tcPr>
          <w:p w14:paraId="042465C6" w14:textId="3E8A5AAB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21- 15 or 16 or </w:t>
            </w:r>
            <w:r w:rsidR="00AC6EA0"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17 or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18 or 19 or 20 </w:t>
            </w:r>
          </w:p>
        </w:tc>
        <w:tc>
          <w:tcPr>
            <w:tcW w:w="2820" w:type="dxa"/>
          </w:tcPr>
          <w:p w14:paraId="0361137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0EF09BD" w14:textId="77777777" w:rsidTr="002655A7">
        <w:tc>
          <w:tcPr>
            <w:tcW w:w="4546" w:type="dxa"/>
          </w:tcPr>
          <w:p w14:paraId="15062C0D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28D4A5F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6795B52" w14:textId="77777777" w:rsidTr="002655A7">
        <w:tc>
          <w:tcPr>
            <w:tcW w:w="4546" w:type="dxa"/>
            <w:shd w:val="clear" w:color="auto" w:fill="auto"/>
          </w:tcPr>
          <w:p w14:paraId="6D553C7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rch strategy: Randomized controlled trials</w:t>
            </w:r>
          </w:p>
        </w:tc>
        <w:tc>
          <w:tcPr>
            <w:tcW w:w="2820" w:type="dxa"/>
          </w:tcPr>
          <w:p w14:paraId="79FCE8BC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93087BC" w14:textId="77777777" w:rsidTr="002655A7">
        <w:tc>
          <w:tcPr>
            <w:tcW w:w="4546" w:type="dxa"/>
          </w:tcPr>
          <w:p w14:paraId="28B14FB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20" w:type="dxa"/>
          </w:tcPr>
          <w:p w14:paraId="354B6A0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36A24F20" w14:textId="77777777" w:rsidTr="002655A7">
        <w:tc>
          <w:tcPr>
            <w:tcW w:w="4546" w:type="dxa"/>
          </w:tcPr>
          <w:p w14:paraId="45D3F94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2- Randomized controlled trials</w:t>
            </w:r>
          </w:p>
        </w:tc>
        <w:tc>
          <w:tcPr>
            <w:tcW w:w="2820" w:type="dxa"/>
          </w:tcPr>
          <w:p w14:paraId="7010268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74ED40D" w14:textId="77777777" w:rsidTr="002655A7">
        <w:tc>
          <w:tcPr>
            <w:tcW w:w="4546" w:type="dxa"/>
          </w:tcPr>
          <w:p w14:paraId="0BC248E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3- Clinical trial*</w:t>
            </w:r>
          </w:p>
        </w:tc>
        <w:tc>
          <w:tcPr>
            <w:tcW w:w="2820" w:type="dxa"/>
          </w:tcPr>
          <w:p w14:paraId="3772B9CE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7E0AE2A1" w14:textId="77777777" w:rsidTr="002655A7">
        <w:tc>
          <w:tcPr>
            <w:tcW w:w="4546" w:type="dxa"/>
          </w:tcPr>
          <w:p w14:paraId="3629C3C0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4- Trial</w:t>
            </w:r>
          </w:p>
        </w:tc>
        <w:tc>
          <w:tcPr>
            <w:tcW w:w="2820" w:type="dxa"/>
          </w:tcPr>
          <w:p w14:paraId="7B476C19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095CCCF9" w14:textId="77777777" w:rsidTr="002655A7">
        <w:tc>
          <w:tcPr>
            <w:tcW w:w="4546" w:type="dxa"/>
          </w:tcPr>
          <w:p w14:paraId="02A53BE5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25- Intervention </w:t>
            </w:r>
          </w:p>
        </w:tc>
        <w:tc>
          <w:tcPr>
            <w:tcW w:w="2820" w:type="dxa"/>
          </w:tcPr>
          <w:p w14:paraId="17F767FB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831492C" w14:textId="77777777" w:rsidTr="002655A7">
        <w:tc>
          <w:tcPr>
            <w:tcW w:w="4546" w:type="dxa"/>
          </w:tcPr>
          <w:p w14:paraId="48302D32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6- RCT</w:t>
            </w:r>
          </w:p>
        </w:tc>
        <w:tc>
          <w:tcPr>
            <w:tcW w:w="2820" w:type="dxa"/>
          </w:tcPr>
          <w:p w14:paraId="7B42AE9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8101F7D" w14:textId="77777777" w:rsidTr="002655A7">
        <w:tc>
          <w:tcPr>
            <w:tcW w:w="4546" w:type="dxa"/>
          </w:tcPr>
          <w:p w14:paraId="25D1074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7- Placebo</w:t>
            </w:r>
          </w:p>
        </w:tc>
        <w:tc>
          <w:tcPr>
            <w:tcW w:w="2820" w:type="dxa"/>
          </w:tcPr>
          <w:p w14:paraId="5F1231DF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635EE9D6" w14:textId="77777777" w:rsidTr="002655A7">
        <w:tc>
          <w:tcPr>
            <w:tcW w:w="4546" w:type="dxa"/>
          </w:tcPr>
          <w:p w14:paraId="7D94D25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8- 22 or 23 or 24 or 25 or 26 or 27</w:t>
            </w:r>
          </w:p>
        </w:tc>
        <w:tc>
          <w:tcPr>
            <w:tcW w:w="2820" w:type="dxa"/>
          </w:tcPr>
          <w:p w14:paraId="5155CB23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5634D2D9" w14:textId="77777777" w:rsidTr="002655A7">
        <w:tc>
          <w:tcPr>
            <w:tcW w:w="4546" w:type="dxa"/>
          </w:tcPr>
          <w:p w14:paraId="4B3D94B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29- search # 7 AND 14 AND 21 AND 28</w:t>
            </w:r>
          </w:p>
        </w:tc>
        <w:tc>
          <w:tcPr>
            <w:tcW w:w="2820" w:type="dxa"/>
          </w:tcPr>
          <w:p w14:paraId="147E8EB1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182</w:t>
            </w:r>
          </w:p>
        </w:tc>
      </w:tr>
      <w:tr w:rsidR="008D408A" w:rsidRPr="008D408A" w14:paraId="63C69ACC" w14:textId="77777777" w:rsidTr="002655A7">
        <w:tc>
          <w:tcPr>
            <w:tcW w:w="4546" w:type="dxa"/>
          </w:tcPr>
          <w:p w14:paraId="4389B1A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bookmarkStart w:id="8" w:name="_Hlk23700502"/>
            <w:bookmarkStart w:id="9" w:name="_Hlk39720709"/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cience Direct </w:t>
            </w:r>
            <w:bookmarkEnd w:id="8"/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Database </w:t>
            </w:r>
            <w:bookmarkEnd w:id="9"/>
          </w:p>
        </w:tc>
        <w:tc>
          <w:tcPr>
            <w:tcW w:w="2820" w:type="dxa"/>
          </w:tcPr>
          <w:p w14:paraId="147190A4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336B3B" w:rsidRPr="008D408A" w14:paraId="3C82C903" w14:textId="77777777" w:rsidTr="002655A7">
        <w:tc>
          <w:tcPr>
            <w:tcW w:w="4546" w:type="dxa"/>
          </w:tcPr>
          <w:p w14:paraId="552D7F4A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dult and depression and vitamin D</w:t>
            </w:r>
          </w:p>
        </w:tc>
        <w:tc>
          <w:tcPr>
            <w:tcW w:w="2820" w:type="dxa"/>
          </w:tcPr>
          <w:p w14:paraId="4D792B66" w14:textId="77777777" w:rsidR="00336B3B" w:rsidRPr="008D408A" w:rsidRDefault="00336B3B" w:rsidP="002655A7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=581 results</w:t>
            </w:r>
          </w:p>
        </w:tc>
      </w:tr>
    </w:tbl>
    <w:p w14:paraId="00665395" w14:textId="77777777" w:rsidR="00336B3B" w:rsidRPr="008D408A" w:rsidRDefault="00336B3B" w:rsidP="00336B3B">
      <w:pPr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70A12649" w14:textId="77777777" w:rsidR="00336B3B" w:rsidRPr="008D408A" w:rsidRDefault="00336B3B" w:rsidP="00336B3B">
      <w:pPr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7146B056" w14:textId="77777777" w:rsidR="00336B3B" w:rsidRPr="008D408A" w:rsidRDefault="00336B3B" w:rsidP="00336B3B">
      <w:pPr>
        <w:pStyle w:val="EndNoteBibliography"/>
        <w:ind w:left="720" w:hanging="720"/>
        <w:rPr>
          <w:color w:val="000000" w:themeColor="text1"/>
          <w:sz w:val="22"/>
          <w:szCs w:val="22"/>
          <w:rtl/>
          <w:lang w:val="en-GB"/>
        </w:rPr>
      </w:pPr>
    </w:p>
    <w:p w14:paraId="3FE7B82C" w14:textId="77777777" w:rsidR="00336B3B" w:rsidRPr="008D408A" w:rsidRDefault="00336B3B" w:rsidP="00336B3B">
      <w:pPr>
        <w:rPr>
          <w:rFonts w:ascii="Times New Roman" w:hAnsi="Times New Roman" w:cs="Times New Roman"/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color w:val="000000" w:themeColor="text1"/>
          <w:lang w:val="en-GB"/>
        </w:rPr>
        <w:br w:type="page"/>
      </w:r>
    </w:p>
    <w:bookmarkEnd w:id="5"/>
    <w:bookmarkEnd w:id="7"/>
    <w:p w14:paraId="37913D3C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color w:val="000000" w:themeColor="text1"/>
          <w:lang w:val="en-GB"/>
        </w:rPr>
        <w:sectPr w:rsidR="00336B3B" w:rsidRPr="008D408A" w:rsidSect="00E20596">
          <w:footerReference w:type="even" r:id="rId7"/>
          <w:footerReference w:type="default" r:id="rId8"/>
          <w:footerReference w:type="firs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9E70B0D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color w:val="000000" w:themeColor="text1"/>
          <w:lang w:val="en-GB"/>
        </w:rPr>
      </w:pPr>
      <w:bookmarkStart w:id="10" w:name="_Hlk52481004"/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lastRenderedPageBreak/>
        <w:t xml:space="preserve">Supplementary Table 2: List of excluded studies (n=8) that presented medians </w:t>
      </w:r>
    </w:p>
    <w:tbl>
      <w:tblPr>
        <w:tblW w:w="14395" w:type="dxa"/>
        <w:tblLook w:val="04A0" w:firstRow="1" w:lastRow="0" w:firstColumn="1" w:lastColumn="0" w:noHBand="0" w:noVBand="1"/>
      </w:tblPr>
      <w:tblGrid>
        <w:gridCol w:w="1643"/>
        <w:gridCol w:w="12752"/>
      </w:tblGrid>
      <w:tr w:rsidR="008D408A" w:rsidRPr="008D408A" w14:paraId="04F822F9" w14:textId="77777777" w:rsidTr="002655A7">
        <w:trPr>
          <w:trHeight w:val="773"/>
        </w:trPr>
        <w:tc>
          <w:tcPr>
            <w:tcW w:w="1643" w:type="dxa"/>
            <w:shd w:val="clear" w:color="auto" w:fill="595959" w:themeFill="text1" w:themeFillTint="A6"/>
          </w:tcPr>
          <w:p w14:paraId="0F9FCCEA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GB"/>
              </w:rPr>
              <w:t>Study</w:t>
            </w:r>
          </w:p>
        </w:tc>
        <w:tc>
          <w:tcPr>
            <w:tcW w:w="12752" w:type="dxa"/>
            <w:shd w:val="clear" w:color="auto" w:fill="595959" w:themeFill="text1" w:themeFillTint="A6"/>
          </w:tcPr>
          <w:p w14:paraId="0084E2A9" w14:textId="77777777" w:rsidR="00336B3B" w:rsidRPr="008D408A" w:rsidRDefault="00336B3B" w:rsidP="002655A7">
            <w:pPr>
              <w:rPr>
                <w:rFonts w:ascii="Times New Roman" w:hAnsi="Times New Roman" w:cs="Times New Roman"/>
                <w:b/>
                <w:bCs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2"/>
                <w:szCs w:val="22"/>
                <w:lang w:val="en-GB"/>
              </w:rPr>
              <w:t xml:space="preserve">                         Reason for Exclusion</w:t>
            </w:r>
          </w:p>
        </w:tc>
      </w:tr>
      <w:tr w:rsidR="008D408A" w:rsidRPr="008D408A" w14:paraId="3292EBD0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3E62591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Jorde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Kb3JkZTwvQXV0aG9yPjxZZWFyPjIwMDg8L1llYXI+PFJl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Kb3JkZTwvQXV0aG9yPjxZZWFyPjIwMDg8L1llYXI+PFJl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20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08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5DFF9F6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Reported median rather than mean. Mean is one of the measures of central tendency that can be used to combine studies via meta-analysis to produce a summary estimate, and not the median. Thus, the study could not be added to the meta-analysis</w:t>
            </w:r>
          </w:p>
        </w:tc>
      </w:tr>
      <w:tr w:rsidR="008D408A" w:rsidRPr="008D408A" w14:paraId="52F26117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496D69A5" w14:textId="77777777" w:rsidR="00336B3B" w:rsidRPr="008D408A" w:rsidDel="00853E12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Mousa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Nb3VzYTwvQXV0aG9yPjxZZWFyPjIwMTg8L1llYXI+PFJl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Nb3VzYTwvQXV0aG9yPjxZZWFyPjIwMTg8L1llYXI+PFJl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23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18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057ACC0A" w14:textId="77777777" w:rsidR="00336B3B" w:rsidRPr="008D408A" w:rsidDel="00853E12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Reported median rather than mean. Mean is one of the measures of central tendency that can be used to combine studies via meta-analysis to produce a summary estimate, and not the median. Thus, the study could not be added to the meta-analysis</w:t>
            </w:r>
          </w:p>
        </w:tc>
      </w:tr>
      <w:tr w:rsidR="008D408A" w:rsidRPr="008D408A" w14:paraId="5E55D7CF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378397C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Kjaegaard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LamFlcmdhYXJkPC9BdXRob3I+PFllYXI+MjAxMjwvWWVh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LamFlcmdhYXJkPC9BdXRob3I+PFllYXI+MjAxMjwvWWVh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24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14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4E639B9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Reported median rather than mean. Mean is one of the measures of central tendency that can be used to combine studies via meta-analysis to produce a summary estimate, and not the median. Thus, the study could not be added to the meta-analysis</w:t>
            </w:r>
          </w:p>
        </w:tc>
      </w:tr>
      <w:tr w:rsidR="008D408A" w:rsidRPr="008D408A" w14:paraId="72C3A70C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1E45111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De Koning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kZSBLb25pbmc8L0F1dGhvcj48WWVhcj4yMDE1PC9ZZWFy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kZSBLb25pbmc8L0F1dGhvcj48WWVhcj4yMDE1PC9ZZWFy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52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19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5AAE7B7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Reported median rather than mean. Mean is one of the measures of central tendency that can be used to combine studies via meta-analysis to produce a summary estimate, and not the median. Thus, the study could not be added to the meta-analysis</w:t>
            </w:r>
          </w:p>
        </w:tc>
      </w:tr>
      <w:tr w:rsidR="008D408A" w:rsidRPr="008D408A" w14:paraId="22AB4773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56EC6C3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Dumville [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&lt;EndNote&gt;&lt;Cite&gt;&lt;Author&gt;Dumville&lt;/Author&gt;&lt;Year&gt;2006&lt;/Year&gt;&lt;RecNum&gt;57&lt;/RecNum&gt;&lt;DisplayText&gt;[53]&lt;/DisplayText&gt;&lt;record&gt;&lt;rec-number&gt;57&lt;/rec-number&gt;&lt;foreign-keys&gt;&lt;key app="EN" db-id="tptv2f5vnptwfrezwd85tssv0f0pdst05zsp" timestamp="1643407581"&gt;57&lt;/key&gt;&lt;/foreign-keys&gt;&lt;ref-type name="Journal Article"&gt;17&lt;/ref-type&gt;&lt;contributors&gt;&lt;authors&gt;&lt;author&gt;Dumville, J. C.&lt;/author&gt;&lt;author&gt;Miles, J. N.&lt;/author&gt;&lt;author&gt;Porthouse, J.&lt;/author&gt;&lt;author&gt;Cockayne, S.&lt;/author&gt;&lt;author&gt;Saxon, L.&lt;/author&gt;&lt;author&gt;King, C.&lt;/author&gt;&lt;/authors&gt;&lt;/contributors&gt;&lt;auth-address&gt;Area 4, Seebohm Rowntree Building, Dept of Health Sciences, University of York, York YO10 5DD. jd34@york.ac.uk&lt;/auth-address&gt;&lt;titles&gt;&lt;title&gt;Can vitamin D supplementation prevent winter-time blues? A randomised trial among older women&lt;/title&gt;&lt;secondary-title&gt;J Nutr Health Aging&lt;/secondary-title&gt;&lt;alt-title&gt;The journal of nutrition, health &amp;amp; aging&lt;/alt-title&gt;&lt;/titles&gt;&lt;periodical&gt;&lt;full-title&gt;J Nutr Health Aging&lt;/full-title&gt;&lt;abbr-1&gt;The journal of nutrition, health &amp;amp; aging&lt;/abbr-1&gt;&lt;/periodical&gt;&lt;alt-periodical&gt;&lt;full-title&gt;J Nutr Health Aging&lt;/full-title&gt;&lt;abbr-1&gt;The journal of nutrition, health &amp;amp; aging&lt;/abbr-1&gt;&lt;/alt-periodical&gt;&lt;pages&gt;151-3&lt;/pages&gt;&lt;volume&gt;10&lt;/volume&gt;&lt;number&gt;2&lt;/number&gt;&lt;edition&gt;2006/03/24&lt;/edition&gt;&lt;keywords&gt;&lt;keyword&gt;Aged&lt;/keyword&gt;&lt;keyword&gt;Calcium, Dietary/administration &amp;amp; dosage&lt;/keyword&gt;&lt;keyword&gt;Dietary Supplements&lt;/keyword&gt;&lt;keyword&gt;Female&lt;/keyword&gt;&lt;keyword&gt;Humans&lt;/keyword&gt;&lt;keyword&gt;*Mental Health&lt;/keyword&gt;&lt;keyword&gt;Psychometrics/*methods&lt;/keyword&gt;&lt;keyword&gt;Seasonal Affective Disorder/*prevention &amp;amp; control&lt;/keyword&gt;&lt;keyword&gt;Treatment Outcome&lt;/keyword&gt;&lt;keyword&gt;Vitamin D/*administration &amp;amp; dosage&lt;/keyword&gt;&lt;/keywords&gt;&lt;dates&gt;&lt;year&gt;2006&lt;/year&gt;&lt;pub-dates&gt;&lt;date&gt;Mar-Apr&lt;/date&gt;&lt;/pub-dates&gt;&lt;/dates&gt;&lt;isbn&gt;1279-7707 (Print)&amp;#xD;1279-7707&lt;/isbn&gt;&lt;accession-num&gt;16554952&lt;/accession-num&gt;&lt;urls&gt;&lt;/urls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53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06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4701948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Only provided one mean value (baseline value) for the control and intervention group. As such, the difference in means could not be computed for before and after vitamin D administration. Thus, the study was excluded from the meta-analysis</w:t>
            </w:r>
          </w:p>
        </w:tc>
      </w:tr>
      <w:tr w:rsidR="008D408A" w:rsidRPr="008D408A" w14:paraId="1DA2EE72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1FE0C2C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Jorde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&lt;EndNote&gt;&lt;Cite&gt;&lt;Author&gt;Jorde&lt;/Author&gt;&lt;Year&gt;2018&lt;/Year&gt;&lt;RecNum&gt;58&lt;/RecNum&gt;&lt;DisplayText&gt;[54]&lt;/DisplayText&gt;&lt;record&gt;&lt;rec-number&gt;58&lt;/rec-number&gt;&lt;foreign-keys&gt;&lt;key app="EN" db-id="tptv2f5vnptwfrezwd85tssv0f0pdst05zsp" timestamp="1643407581"&gt;58&lt;/key&gt;&lt;/foreign-keys&gt;&lt;ref-type name="Journal Article"&gt;17&lt;/ref-type&gt;&lt;contributors&gt;&lt;authors&gt;&lt;author&gt;Jorde, R.&lt;/author&gt;&lt;author&gt;Kubiak, J.&lt;/author&gt;&lt;/authors&gt;&lt;/contributors&gt;&lt;titles&gt;&lt;title&gt;No improvement in depressive symptoms by vitamin D supplementation: results from a randomised controlled trial&lt;/title&gt;&lt;secondary-title&gt;J Nutr Sci&lt;/secondary-title&gt;&lt;/titles&gt;&lt;periodical&gt;&lt;full-title&gt;J Nutr Sci&lt;/full-title&gt;&lt;abbr-1&gt;Journal of nutritional science&lt;/abbr-1&gt;&lt;/periodical&gt;&lt;pages&gt;e30&lt;/pages&gt;&lt;volume&gt;7&lt;/volume&gt;&lt;keywords&gt;&lt;keyword&gt;*Beck Depression Inventory&lt;/keyword&gt;&lt;keyword&gt;*depression&lt;/keyword&gt;&lt;keyword&gt;*vitamin D&lt;/keyword&gt;&lt;keyword&gt;Adult&lt;/keyword&gt;&lt;keyword&gt;Antidepressant agent&lt;/keyword&gt;&lt;keyword&gt;Article&lt;/keyword&gt;&lt;keyword&gt;Controlled study&lt;/keyword&gt;&lt;keyword&gt;Drug therapy&lt;/keyword&gt;&lt;keyword&gt;Female&lt;/keyword&gt;&lt;keyword&gt;Human&lt;/keyword&gt;&lt;keyword&gt;Human tissue&lt;/keyword&gt;&lt;keyword&gt;Major clinical study&lt;/keyword&gt;&lt;keyword&gt;Male&lt;/keyword&gt;&lt;keyword&gt;Middle aged&lt;/keyword&gt;&lt;keyword&gt;Mood stabilizer&lt;/keyword&gt;&lt;keyword&gt;Observational study&lt;/keyword&gt;&lt;keyword&gt;Placebo&lt;/keyword&gt;&lt;keyword&gt;Randomized controlled trial&lt;/keyword&gt;&lt;keyword&gt;Vitamin D deficiency&lt;/keyword&gt;&lt;/keywords&gt;&lt;dates&gt;&lt;year&gt;2018&lt;/year&gt;&lt;/dates&gt;&lt;accession-num&gt;CN-01667196&lt;/accession-num&gt;&lt;work-type&gt;Article In Press&lt;/work-type&gt;&lt;urls&gt;&lt;related-urls&gt;&lt;url&gt;https://www.cochranelibrary.com/central/doi/10.1002/central/CN-01667196/full&lt;/url&gt;&lt;/related-urls&gt;&lt;/urls&gt;&lt;custom3&gt;EMBASE 625183576&lt;/custom3&gt;&lt;electronic-resource-num&gt;10.1017/jns.2018.19&lt;/electronic-resource-num&gt;&lt;/record&gt;&lt;/Cite&gt;&lt;/EndNote&gt;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54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18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0C9DD28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Reported median rather than mean. Mean is one of the measures of central tendency that can be used to combine studies via meta-analysis to produce a summary estimate, and not the median. Thus, the study could not be added to the meta-analysis</w:t>
            </w:r>
          </w:p>
        </w:tc>
      </w:tr>
      <w:tr w:rsidR="008D408A" w:rsidRPr="008D408A" w14:paraId="3FE7EA84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0EA25DF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Lansdowne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&lt;EndNote&gt;&lt;Cite&gt;&lt;Author&gt;Lansdowne&lt;/Author&gt;&lt;Year&gt;1998&lt;/Year&gt;&lt;RecNum&gt;59&lt;/RecNum&gt;&lt;DisplayText&gt;[55]&lt;/DisplayText&gt;&lt;record&gt;&lt;rec-number&gt;59&lt;/rec-number&gt;&lt;foreign-keys&gt;&lt;key app="EN" db-id="tptv2f5vnptwfrezwd85tssv0f0pdst05zsp" timestamp="1643407581"&gt;59&lt;/key&gt;&lt;/foreign-keys&gt;&lt;ref-type name="Journal Article"&gt;17&lt;/ref-type&gt;&lt;contributors&gt;&lt;authors&gt;&lt;author&gt;Lansdowne, A. T.&lt;/author&gt;&lt;author&gt;Provost, S. C.&lt;/author&gt;&lt;/authors&gt;&lt;/contributors&gt;&lt;auth-address&gt;Department of Psychology, The University of Newcastle, Callaghan NSW, Australia.&lt;/auth-address&gt;&lt;titles&gt;&lt;title&gt;Vitamin D3 enhances mood in healthy subjects during winter&lt;/title&gt;&lt;secondary-title&gt;Psychopharmacology (Berl)&lt;/secondary-title&gt;&lt;alt-title&gt;Psychopharmacology&lt;/alt-title&gt;&lt;/titles&gt;&lt;periodical&gt;&lt;full-title&gt;Psychopharmacology (Berl)&lt;/full-title&gt;&lt;abbr-1&gt;Psychopharmacology&lt;/abbr-1&gt;&lt;/periodical&gt;&lt;alt-periodical&gt;&lt;full-title&gt;Psychopharmacology (Berl)&lt;/full-title&gt;&lt;abbr-1&gt;Psychopharmacology&lt;/abbr-1&gt;&lt;/alt-periodical&gt;&lt;pages&gt;319-323&lt;/pages&gt;&lt;volume&gt;135&lt;/volume&gt;&lt;number&gt;4&lt;/number&gt;&lt;edition&gt;1998/04/16&lt;/edition&gt;&lt;keywords&gt;&lt;keyword&gt;Adolescent&lt;/keyword&gt;&lt;keyword&gt;Adult&lt;/keyword&gt;&lt;keyword&gt;Affect/*drug effects&lt;/keyword&gt;&lt;keyword&gt;Cholecalciferol/administration &amp;amp; dosage/*pharmacology&lt;/keyword&gt;&lt;keyword&gt;Dose-Response Relationship, Drug&lt;/keyword&gt;&lt;keyword&gt;Double-Blind Method&lt;/keyword&gt;&lt;keyword&gt;Female&lt;/keyword&gt;&lt;keyword&gt;Humans&lt;/keyword&gt;&lt;keyword&gt;Male&lt;/keyword&gt;&lt;keyword&gt;Reference Values&lt;/keyword&gt;&lt;keyword&gt;*Seasons&lt;/keyword&gt;&lt;/keywords&gt;&lt;dates&gt;&lt;year&gt;1998&lt;/year&gt;&lt;pub-dates&gt;&lt;date&gt;Feb&lt;/date&gt;&lt;/pub-dates&gt;&lt;/dates&gt;&lt;isbn&gt;0033-3158 (Print)&amp;#xD;0033-3158&lt;/isbn&gt;&lt;accession-num&gt;9539254&lt;/accession-num&gt;&lt;urls&gt;&lt;/urls&gt;&lt;electronic-resource-num&gt;10.1007/s002130050517&lt;/electronic-resource-num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55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1998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05FC6CD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Only provided one mean value (final value) for the control and intervention group. As such, the difference in means could not be computed for before and after vitamin D administration. Thus, the study was excluded from the meta-analysis</w:t>
            </w:r>
          </w:p>
        </w:tc>
      </w:tr>
      <w:tr w:rsidR="008D408A" w:rsidRPr="008D408A" w14:paraId="107E1442" w14:textId="77777777" w:rsidTr="002655A7">
        <w:tc>
          <w:tcPr>
            <w:tcW w:w="1643" w:type="dxa"/>
            <w:shd w:val="clear" w:color="auto" w:fill="D9E2F3" w:themeFill="accent1" w:themeFillTint="33"/>
          </w:tcPr>
          <w:p w14:paraId="3F1C9A3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Sanders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TYW5kZXJzPC9BdXRob3I+PFllYXI+MjAxMTwvWWVhcj48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begin">
                <w:fldData xml:space="preserve">PEVuZE5vdGU+PENpdGU+PEF1dGhvcj5TYW5kZXJzPC9BdXRob3I+PFllYXI+MjAxMTwvWWVhcj48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</w:fldData>
              </w:fldCha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2"/>
                <w:szCs w:val="22"/>
                <w:lang w:val="en-GB"/>
              </w:rPr>
              <w:t>[56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 xml:space="preserve"> 2011</w:t>
            </w:r>
          </w:p>
        </w:tc>
        <w:tc>
          <w:tcPr>
            <w:tcW w:w="12752" w:type="dxa"/>
            <w:shd w:val="clear" w:color="auto" w:fill="D9E2F3" w:themeFill="accent1" w:themeFillTint="33"/>
          </w:tcPr>
          <w:p w14:paraId="475484F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2"/>
                <w:szCs w:val="22"/>
                <w:lang w:val="en-GB"/>
              </w:rPr>
              <w:t>Both studies by Sanders were excluded, as they did not provide the means for the control group. Therefore, they could not be added to the meta-analysis to calculate a summary estimate</w:t>
            </w:r>
          </w:p>
        </w:tc>
      </w:tr>
    </w:tbl>
    <w:p w14:paraId="4FDBEC9C" w14:textId="77777777" w:rsidR="00336B3B" w:rsidRPr="008D408A" w:rsidRDefault="00336B3B" w:rsidP="00336B3B">
      <w:pPr>
        <w:rPr>
          <w:rFonts w:ascii="Times New Roman" w:hAnsi="Times New Roman" w:cs="Times New Roman"/>
          <w:color w:val="000000" w:themeColor="text1"/>
          <w:lang w:val="en-GB"/>
        </w:rPr>
      </w:pPr>
    </w:p>
    <w:p w14:paraId="43110532" w14:textId="77777777" w:rsidR="00336B3B" w:rsidRPr="008D408A" w:rsidRDefault="00336B3B" w:rsidP="00336B3B">
      <w:pPr>
        <w:rPr>
          <w:color w:val="000000" w:themeColor="text1"/>
          <w:lang w:val="en-GB"/>
        </w:rPr>
      </w:pPr>
    </w:p>
    <w:p w14:paraId="7F0137E9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6CCAE34C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3E7ECBFA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216408EB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15B6E3B5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244A6368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lastRenderedPageBreak/>
        <w:t>Supplementary Table 3: Characteristics of excluded trials</w:t>
      </w:r>
      <w:r w:rsidRPr="008D408A">
        <w:rPr>
          <w:rFonts w:ascii="Times New Roman" w:hAnsi="Times New Roman" w:cs="Times New Roman"/>
          <w:b/>
          <w:bCs/>
          <w:color w:val="000000" w:themeColor="text1"/>
          <w:sz w:val="28"/>
          <w:szCs w:val="28"/>
          <w:lang w:val="en-GB"/>
        </w:rPr>
        <w:t xml:space="preserve"> </w:t>
      </w:r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t>(</w:t>
      </w:r>
      <w:r w:rsidRPr="008D408A">
        <w:rPr>
          <w:rFonts w:ascii="Times New Roman" w:hAnsi="Times New Roman" w:cs="Times New Roman"/>
          <w:b/>
          <w:bCs/>
          <w:i/>
          <w:iCs/>
          <w:color w:val="000000" w:themeColor="text1"/>
          <w:lang w:val="en-GB"/>
        </w:rPr>
        <w:t>n</w:t>
      </w:r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t>=36)</w:t>
      </w:r>
    </w:p>
    <w:tbl>
      <w:tblPr>
        <w:tblStyle w:val="TableGrid"/>
        <w:tblpPr w:leftFromText="180" w:rightFromText="180" w:vertAnchor="text" w:tblpY="54"/>
        <w:tblW w:w="15030" w:type="dxa"/>
        <w:tblLook w:val="04A0" w:firstRow="1" w:lastRow="0" w:firstColumn="1" w:lastColumn="0" w:noHBand="0" w:noVBand="1"/>
      </w:tblPr>
      <w:tblGrid>
        <w:gridCol w:w="2193"/>
        <w:gridCol w:w="3562"/>
        <w:gridCol w:w="2874"/>
        <w:gridCol w:w="1938"/>
        <w:gridCol w:w="4463"/>
      </w:tblGrid>
      <w:tr w:rsidR="008D408A" w:rsidRPr="008D408A" w14:paraId="33476BE8" w14:textId="77777777" w:rsidTr="002655A7">
        <w:tc>
          <w:tcPr>
            <w:tcW w:w="2193" w:type="dxa"/>
            <w:tcBorders>
              <w:right w:val="nil"/>
            </w:tcBorders>
            <w:shd w:val="clear" w:color="auto" w:fill="595959" w:themeFill="text1" w:themeFillTint="A6"/>
            <w:vAlign w:val="center"/>
          </w:tcPr>
          <w:bookmarkEnd w:id="10"/>
          <w:p w14:paraId="54D45FA7" w14:textId="77777777" w:rsidR="00336B3B" w:rsidRPr="008D408A" w:rsidRDefault="00336B3B" w:rsidP="002655A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Author, Year</w:t>
            </w:r>
          </w:p>
        </w:tc>
        <w:tc>
          <w:tcPr>
            <w:tcW w:w="3562" w:type="dxa"/>
            <w:tcBorders>
              <w:left w:val="nil"/>
              <w:right w:val="nil"/>
            </w:tcBorders>
            <w:shd w:val="clear" w:color="auto" w:fill="595959" w:themeFill="text1" w:themeFillTint="A6"/>
            <w:vAlign w:val="center"/>
          </w:tcPr>
          <w:p w14:paraId="72665F75" w14:textId="77777777" w:rsidR="00336B3B" w:rsidRPr="008D408A" w:rsidRDefault="00336B3B" w:rsidP="002655A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Title</w:t>
            </w:r>
          </w:p>
        </w:tc>
        <w:tc>
          <w:tcPr>
            <w:tcW w:w="2874" w:type="dxa"/>
            <w:tcBorders>
              <w:left w:val="nil"/>
              <w:right w:val="nil"/>
            </w:tcBorders>
            <w:shd w:val="clear" w:color="auto" w:fill="595959" w:themeFill="text1" w:themeFillTint="A6"/>
            <w:vAlign w:val="center"/>
          </w:tcPr>
          <w:p w14:paraId="5C690AE1" w14:textId="77777777" w:rsidR="00336B3B" w:rsidRPr="008D408A" w:rsidRDefault="00336B3B" w:rsidP="002655A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Objective</w:t>
            </w:r>
          </w:p>
        </w:tc>
        <w:tc>
          <w:tcPr>
            <w:tcW w:w="1938" w:type="dxa"/>
            <w:tcBorders>
              <w:left w:val="nil"/>
              <w:right w:val="nil"/>
            </w:tcBorders>
            <w:shd w:val="clear" w:color="auto" w:fill="595959" w:themeFill="text1" w:themeFillTint="A6"/>
            <w:vAlign w:val="center"/>
          </w:tcPr>
          <w:p w14:paraId="44D351D9" w14:textId="77777777" w:rsidR="00336B3B" w:rsidRPr="008D408A" w:rsidRDefault="00336B3B" w:rsidP="002655A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Exclusion Reason</w:t>
            </w:r>
          </w:p>
        </w:tc>
        <w:tc>
          <w:tcPr>
            <w:tcW w:w="4463" w:type="dxa"/>
            <w:tcBorders>
              <w:left w:val="nil"/>
            </w:tcBorders>
            <w:shd w:val="clear" w:color="auto" w:fill="595959" w:themeFill="text1" w:themeFillTint="A6"/>
            <w:vAlign w:val="center"/>
          </w:tcPr>
          <w:p w14:paraId="79F7D230" w14:textId="77777777" w:rsidR="00336B3B" w:rsidRPr="008D408A" w:rsidRDefault="00336B3B" w:rsidP="002655A7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Comment</w:t>
            </w:r>
          </w:p>
        </w:tc>
      </w:tr>
      <w:tr w:rsidR="008D408A" w:rsidRPr="008D408A" w14:paraId="7FD80958" w14:textId="77777777" w:rsidTr="002655A7">
        <w:trPr>
          <w:trHeight w:val="1173"/>
        </w:trPr>
        <w:tc>
          <w:tcPr>
            <w:tcW w:w="2193" w:type="dxa"/>
            <w:tcBorders>
              <w:right w:val="nil"/>
            </w:tcBorders>
          </w:tcPr>
          <w:p w14:paraId="56036F7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Sharifi, A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aGFyaWZpPC9BdXRob3I+PFllYXI+MjAxOTwvWWVhcj48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aGFyaWZpPC9BdXRob3I+PFllYXI+MjAxOTwvWWVhcj48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21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5CD8B778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decreases the Beck Depression Inventory (BDI) score in patients with mild to moderate ulcerative colitis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103651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assess the effect of vitamin D on the BDI score in ulcerative colitis pati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A4AE04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</w:tcBorders>
          </w:tcPr>
          <w:p w14:paraId="258BD0DA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group included ulcerative colitis patients to assess the effect of vitamin D on their BDI scores. These patients were assigned to receive a single injection of 300,000 IU vitamin D3 or 1 ml normal saline as a placebo. </w:t>
            </w:r>
          </w:p>
        </w:tc>
      </w:tr>
      <w:tr w:rsidR="008D408A" w:rsidRPr="008D408A" w14:paraId="5F4DFCC4" w14:textId="77777777" w:rsidTr="002655A7">
        <w:trPr>
          <w:trHeight w:val="956"/>
        </w:trPr>
        <w:tc>
          <w:tcPr>
            <w:tcW w:w="2193" w:type="dxa"/>
            <w:tcBorders>
              <w:right w:val="nil"/>
            </w:tcBorders>
          </w:tcPr>
          <w:p w14:paraId="1DEB601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Alavi, N.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BbGF2aTwvQXV0aG9yPjxZZWFyPjIwMTk8L1llYXI+PFJl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BbGF2aTwvQXV0aG9yPjxZZWFyPjIwMTk8L1llYXI+PFJl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39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69D32F2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ffect of vitamin D supplementation on depression in elderly patients: A randomized clinical tria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65C48CE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vestigate the effect of vitamin D supplementation on the severity of depression in an elderly population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05DB04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653FE55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cluded patients aged over 60 years who were under treatment for depression.</w:t>
            </w:r>
          </w:p>
        </w:tc>
      </w:tr>
      <w:tr w:rsidR="008D408A" w:rsidRPr="008D408A" w14:paraId="74AC7691" w14:textId="77777777" w:rsidTr="002655A7">
        <w:trPr>
          <w:trHeight w:val="1532"/>
        </w:trPr>
        <w:tc>
          <w:tcPr>
            <w:tcW w:w="2193" w:type="dxa"/>
            <w:tcBorders>
              <w:right w:val="nil"/>
            </w:tcBorders>
          </w:tcPr>
          <w:p w14:paraId="4DE6D3F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Yalamanchili, V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Yalamanchili&lt;/Author&gt;&lt;Year&gt;2018&lt;/Year&gt;&lt;RecNum&gt;47&lt;/RecNum&gt;&lt;DisplayText&gt;[44]&lt;/DisplayText&gt;&lt;record&gt;&lt;rec-number&gt;47&lt;/rec-number&gt;&lt;foreign-keys&gt;&lt;key app="EN" db-id="tptv2f5vnptwfrezwd85tssv0f0pdst05zsp" timestamp="1643407579"&gt;47&lt;/key&gt;&lt;/foreign-keys&gt;&lt;ref-type name="Journal Article"&gt;17&lt;/ref-type&gt;&lt;contributors&gt;&lt;authors&gt;&lt;author&gt;Yalamanchili, V.&lt;/author&gt;&lt;author&gt;Gallagher, J. C.&lt;/author&gt;&lt;/authors&gt;&lt;/contributors&gt;&lt;titles&gt;&lt;title&gt;Dose ranging effects of vitamin D3 on the geriatric depression score: a clinical trial&lt;/title&gt;&lt;secondary-title&gt;J Steroid Biochem Mol Biol&lt;/secondary-title&gt;&lt;/titles&gt;&lt;periodical&gt;&lt;full-title&gt;J Steroid Biochem Mol Biol&lt;/full-title&gt;&lt;abbr-1&gt;The Journal of steroid biochemistry and molecular biology&lt;/abbr-1&gt;&lt;/periodical&gt;&lt;pages&gt;60‐64&lt;/pages&gt;&lt;volume&gt;178&lt;/volume&gt;&lt;keywords&gt;&lt;keyword&gt;*Geriatric Depression Scale&lt;/keyword&gt;&lt;keyword&gt;*depression /drug therapy /drug therapy&lt;/keyword&gt;&lt;keyword&gt;*dose response&lt;/keyword&gt;&lt;keyword&gt;Adult&lt;/keyword&gt;&lt;keyword&gt;African American&lt;/keyword&gt;&lt;keyword&gt;Aged&lt;/keyword&gt;&lt;keyword&gt;Article&lt;/keyword&gt;&lt;keyword&gt;Calcium intake&lt;/keyword&gt;&lt;keyword&gt;Caucasian&lt;/keyword&gt;&lt;keyword&gt;Controlled study&lt;/keyword&gt;&lt;keyword&gt;Double blind procedure&lt;/keyword&gt;&lt;keyword&gt;Drug effect&lt;/keyword&gt;&lt;keyword&gt;Female&lt;/keyword&gt;&lt;keyword&gt;Human&lt;/keyword&gt;&lt;keyword&gt;Longitudinal study&lt;/keyword&gt;&lt;keyword&gt;Major clinical study&lt;/keyword&gt;&lt;keyword&gt;Outcome assessment&lt;/keyword&gt;&lt;keyword&gt;Randomized controlled trial&lt;/keyword&gt;&lt;keyword&gt;Vitamin blood level&lt;/keyword&gt;&lt;/keywords&gt;&lt;dates&gt;&lt;year&gt;2018&lt;/year&gt;&lt;/dates&gt;&lt;accession-num&gt;CN-01428190&lt;/accession-num&gt;&lt;work-type&gt;Journal: Article&lt;/work-type&gt;&lt;urls&gt;&lt;related-urls&gt;&lt;url&gt;https://www.cochranelibrary.com/central/doi/10.1002/central/CN-01428190/full&lt;/url&gt;&lt;/related-urls&gt;&lt;/urls&gt;&lt;custom3&gt;EMBASE 619331503&lt;/custom3&gt;&lt;electronic-resource-num&gt;10.1016/j.jsbmb.2017.10.025&lt;/electronic-resource-num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44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2B5E0EE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Randomized, controlled clinical tria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526FB1C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effect of one year of treatment with several doses of vitamin D on the Geriatric Depression Score (GDS) in older Caucasian and African American women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203052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ontrol group</w:t>
            </w:r>
          </w:p>
        </w:tc>
        <w:tc>
          <w:tcPr>
            <w:tcW w:w="4463" w:type="dxa"/>
            <w:tcBorders>
              <w:left w:val="nil"/>
            </w:tcBorders>
          </w:tcPr>
          <w:p w14:paraId="68EA041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Both studies by Yalamanchili were excluded, as they either did not have a control group (only using an intervention group), or did not provide a mean in their paper for the control group, making it impossible to add these to the meta-analysis.</w:t>
            </w:r>
          </w:p>
        </w:tc>
      </w:tr>
      <w:tr w:rsidR="008D408A" w:rsidRPr="008D408A" w14:paraId="198CFA3E" w14:textId="77777777" w:rsidTr="002655A7">
        <w:trPr>
          <w:trHeight w:val="1398"/>
        </w:trPr>
        <w:tc>
          <w:tcPr>
            <w:tcW w:w="2193" w:type="dxa"/>
            <w:tcBorders>
              <w:right w:val="nil"/>
            </w:tcBorders>
          </w:tcPr>
          <w:p w14:paraId="174D950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Aucoin, 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BdWNvaW48L0F1dGhvcj48WWVhcj4yMDE4PC9ZZWFyPjxS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BdWNvaW48L0F1dGhvcj48WWVhcj4yMDE4PC9ZZWFyPjxS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57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165C280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djunctive vitamin D in the treatment of non-remitted depression: Lessons from a failed clinical trial</w:t>
            </w:r>
          </w:p>
          <w:p w14:paraId="68779A1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F6005A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complete a randomized, controlled trial (RCT) using vitamin D as an adjunctive therapy in patients with non-remitted depression to see if any relief of depression will occur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1C5BD9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 Sample size </w:t>
            </w:r>
          </w:p>
        </w:tc>
        <w:tc>
          <w:tcPr>
            <w:tcW w:w="4463" w:type="dxa"/>
            <w:tcBorders>
              <w:left w:val="nil"/>
            </w:tcBorders>
          </w:tcPr>
          <w:p w14:paraId="0A06651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 sample size of enrolled participants (7/125, 5.6%) lacks power to conduct a full assessment of findings.</w:t>
            </w:r>
          </w:p>
          <w:p w14:paraId="32607E5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  <w:p w14:paraId="3ADBB3C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1DE6539" w14:textId="77777777" w:rsidTr="002655A7">
        <w:trPr>
          <w:trHeight w:val="1619"/>
        </w:trPr>
        <w:tc>
          <w:tcPr>
            <w:tcW w:w="2193" w:type="dxa"/>
            <w:tcBorders>
              <w:right w:val="nil"/>
            </w:tcBorders>
          </w:tcPr>
          <w:p w14:paraId="5068D64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Tartagni, M. 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UYXJ0YWduaTwvQXV0aG9yPjxZZWFyPjIwMTY8L1llYXI+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UYXJ0YWduaTwvQXV0aG9yPjxZZWFyPjIwMTY8L1llYXI+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58]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2016 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60F1D6CF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 supplementation for premenstrual syndrome-related mood disorders in adolescents with severe hypovitaminosis D</w:t>
            </w:r>
          </w:p>
          <w:p w14:paraId="38CA9BB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FC39CA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assess whether administration of vitamin D (200,000 IU at first, followed by 25,000 IU every 2 weeks) for a 4-month period will lessen the appearance and intensity of mood disorders associated with PMS in young girls with severe hypovitaminosis D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E5CC9B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68B2792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 sample size included 158 young girls (15-21 years old).</w:t>
            </w:r>
          </w:p>
        </w:tc>
      </w:tr>
    </w:tbl>
    <w:p w14:paraId="6BDDFAF2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color w:val="000000" w:themeColor="text1"/>
          <w:lang w:val="en-GB"/>
        </w:rPr>
      </w:pPr>
    </w:p>
    <w:p w14:paraId="3DF0FB71" w14:textId="77777777" w:rsidR="00336B3B" w:rsidRPr="008D408A" w:rsidRDefault="00336B3B" w:rsidP="00336B3B">
      <w:pPr>
        <w:rPr>
          <w:color w:val="000000" w:themeColor="text1"/>
          <w:lang w:val="en-GB"/>
        </w:rPr>
      </w:pPr>
    </w:p>
    <w:tbl>
      <w:tblPr>
        <w:tblStyle w:val="TableGrid"/>
        <w:tblW w:w="15030" w:type="dxa"/>
        <w:jc w:val="center"/>
        <w:tblLook w:val="04A0" w:firstRow="1" w:lastRow="0" w:firstColumn="1" w:lastColumn="0" w:noHBand="0" w:noVBand="1"/>
      </w:tblPr>
      <w:tblGrid>
        <w:gridCol w:w="2193"/>
        <w:gridCol w:w="3562"/>
        <w:gridCol w:w="2874"/>
        <w:gridCol w:w="1938"/>
        <w:gridCol w:w="4463"/>
      </w:tblGrid>
      <w:tr w:rsidR="008D408A" w:rsidRPr="008D408A" w14:paraId="1F779D19" w14:textId="77777777" w:rsidTr="002655A7">
        <w:trPr>
          <w:trHeight w:val="1197"/>
          <w:jc w:val="center"/>
        </w:trPr>
        <w:tc>
          <w:tcPr>
            <w:tcW w:w="2193" w:type="dxa"/>
            <w:tcBorders>
              <w:bottom w:val="single" w:sz="4" w:space="0" w:color="auto"/>
              <w:right w:val="nil"/>
            </w:tcBorders>
          </w:tcPr>
          <w:p w14:paraId="60EAFCA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Ghaderi, A. 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HaGFkZXJpPC9BdXRob3I+PFllYXI+MjAxNzwvWWVhcj48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HaGFkZXJpPC9BdXRob3I+PFllYXI+MjAxNzwvWWVhcj48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59]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 2017</w:t>
            </w:r>
          </w:p>
        </w:tc>
        <w:tc>
          <w:tcPr>
            <w:tcW w:w="3562" w:type="dxa"/>
            <w:tcBorders>
              <w:left w:val="nil"/>
              <w:bottom w:val="single" w:sz="4" w:space="0" w:color="auto"/>
              <w:right w:val="nil"/>
            </w:tcBorders>
          </w:tcPr>
          <w:p w14:paraId="31ECAF3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linical trial of the effects of vitamin D supplementation on psychological symptoms and metabolic profiles in maintenance methadone treatment patients</w:t>
            </w: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</w:tcPr>
          <w:p w14:paraId="600AFBE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determine the effect of vitamin D supplementation on psychological symptoms and metabolic profiles in MMT patients.</w:t>
            </w:r>
          </w:p>
        </w:tc>
        <w:tc>
          <w:tcPr>
            <w:tcW w:w="1938" w:type="dxa"/>
            <w:tcBorders>
              <w:left w:val="nil"/>
              <w:bottom w:val="single" w:sz="4" w:space="0" w:color="auto"/>
              <w:right w:val="nil"/>
            </w:tcBorders>
          </w:tcPr>
          <w:p w14:paraId="206E400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  <w:bottom w:val="single" w:sz="4" w:space="0" w:color="auto"/>
            </w:tcBorders>
          </w:tcPr>
          <w:p w14:paraId="409B437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atients used methadone treatment.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ethadone is an opioid.</w:t>
            </w:r>
          </w:p>
        </w:tc>
      </w:tr>
      <w:tr w:rsidR="008D408A" w:rsidRPr="008D408A" w14:paraId="2E44A79C" w14:textId="77777777" w:rsidTr="002655A7">
        <w:trPr>
          <w:trHeight w:val="980"/>
          <w:jc w:val="center"/>
        </w:trPr>
        <w:tc>
          <w:tcPr>
            <w:tcW w:w="2193" w:type="dxa"/>
            <w:tcBorders>
              <w:right w:val="nil"/>
            </w:tcBorders>
          </w:tcPr>
          <w:p w14:paraId="4AD2876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Stein, M.S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VpbjwvQXV0aG9yPjxZZWFyPjIwMTE8L1llYXI+PFJl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VpbjwvQXV0aG9yPjxZZWFyPjIwMTE8L1llYXI+PFJl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0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1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09A11A31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 randomized controlled trial of high-dose vitamin D2 followed by intranasal insulin in Alzheimer's disease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4767DE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effect of high-dosage vitamin D, followed by nasal insulin, on memory and disability in mild-moderate AD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50C7DD6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 &amp; outcome</w:t>
            </w:r>
          </w:p>
        </w:tc>
        <w:tc>
          <w:tcPr>
            <w:tcW w:w="4463" w:type="dxa"/>
            <w:tcBorders>
              <w:left w:val="nil"/>
            </w:tcBorders>
          </w:tcPr>
          <w:p w14:paraId="1E86A3B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rimary outcome measures were Alzheimer's disease assessment scale-cognitive subscale (ADAS-cog) and Disability Assessment in Dementia.</w:t>
            </w:r>
          </w:p>
        </w:tc>
      </w:tr>
      <w:tr w:rsidR="008D408A" w:rsidRPr="008D408A" w14:paraId="69CD7609" w14:textId="77777777" w:rsidTr="002655A7">
        <w:trPr>
          <w:trHeight w:val="1331"/>
          <w:jc w:val="center"/>
        </w:trPr>
        <w:tc>
          <w:tcPr>
            <w:tcW w:w="2193" w:type="dxa"/>
            <w:tcBorders>
              <w:right w:val="nil"/>
            </w:tcBorders>
          </w:tcPr>
          <w:p w14:paraId="1ADEE19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Jalali-Chimeh, F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KYWxhbGktQ2hpbWVoPC9BdXRob3I+PFllYXI+MjAxOTwv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KYWxhbGktQ2hpbWVoPC9BdXRob3I+PFllYXI+MjAxOTwv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1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73822AFC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>Effect of vitamin D therapy on sexual function in women with sexual dysfunction and vitamin D deficiency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63B7F56A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vestigate the effect of vitamin D therapy on sexual function in women with low vitamin D levels and sexual dysfunction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34EC4B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Outcome </w:t>
            </w:r>
          </w:p>
        </w:tc>
        <w:tc>
          <w:tcPr>
            <w:tcW w:w="4463" w:type="dxa"/>
            <w:tcBorders>
              <w:left w:val="nil"/>
            </w:tcBorders>
          </w:tcPr>
          <w:p w14:paraId="1FDC845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rimary outcome investigated the effect of vitamin D therapy on sexual function. </w:t>
            </w:r>
          </w:p>
        </w:tc>
      </w:tr>
      <w:tr w:rsidR="008D408A" w:rsidRPr="008D408A" w14:paraId="00D3E997" w14:textId="77777777" w:rsidTr="002655A7">
        <w:trPr>
          <w:trHeight w:val="923"/>
          <w:jc w:val="center"/>
        </w:trPr>
        <w:tc>
          <w:tcPr>
            <w:tcW w:w="2193" w:type="dxa"/>
            <w:tcBorders>
              <w:right w:val="nil"/>
            </w:tcBorders>
          </w:tcPr>
          <w:p w14:paraId="0A362A3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Kenny, A.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Kenny&lt;/Author&gt;&lt;Year&gt;2003&lt;/Year&gt;&lt;RecNum&gt;66&lt;/RecNum&gt;&lt;DisplayText&gt;[62]&lt;/DisplayText&gt;&lt;record&gt;&lt;rec-number&gt;66&lt;/rec-number&gt;&lt;foreign-keys&gt;&lt;key app="EN" db-id="tptv2f5vnptwfrezwd85tssv0f0pdst05zsp" timestamp="1643407581"&gt;66&lt;/key&gt;&lt;/foreign-keys&gt;&lt;ref-type name="Journal Article"&gt;17&lt;/ref-type&gt;&lt;contributors&gt;&lt;authors&gt;&lt;author&gt;Kenny, A. M.&lt;/author&gt;&lt;author&gt;Biskup, B.&lt;/author&gt;&lt;author&gt;Robbins, B.&lt;/author&gt;&lt;author&gt;Marcella, G.&lt;/author&gt;&lt;author&gt;Burleson, J. A.&lt;/author&gt;&lt;/authors&gt;&lt;/contributors&gt;&lt;titles&gt;&lt;title&gt;Effects of vitamin D supplementation on strength, physical function, and health perception in older, community-dwelling men&lt;/title&gt;&lt;secondary-title&gt;J Am Geriatr Soc&lt;/secondary-title&gt;&lt;/titles&gt;&lt;periodical&gt;&lt;full-title&gt;J Am Geriatr Soc&lt;/full-title&gt;&lt;abbr-1&gt;Journal of the American Geriatrics Society&lt;/abbr-1&gt;&lt;/periodical&gt;&lt;pages&gt;1762‐1767&lt;/pages&gt;&lt;volume&gt;51&lt;/volume&gt;&lt;number&gt;12&lt;/number&gt;&lt;keywords&gt;&lt;keyword&gt;25‐Hydroxyvitamin D 2 [blood, urine]&lt;/keyword&gt;&lt;keyword&gt;Aged&lt;/keyword&gt;&lt;keyword&gt;Aged, 80 and over&lt;/keyword&gt;&lt;keyword&gt;Biomarkers&lt;/keyword&gt;&lt;keyword&gt;Double‐Blind Method&lt;/keyword&gt;&lt;keyword&gt;Health Status&lt;/keyword&gt;&lt;keyword&gt;Humans&lt;/keyword&gt;&lt;keyword&gt;Male&lt;/keyword&gt;&lt;keyword&gt;Physical Fitness&lt;/keyword&gt;&lt;keyword&gt;Vitamin D [*therapeutic use]&lt;/keyword&gt;&lt;/keywords&gt;&lt;dates&gt;&lt;year&gt;2003&lt;/year&gt;&lt;/dates&gt;&lt;accession-num&gt;CN-00459695&lt;/accession-num&gt;&lt;work-type&gt;Clinical Trial; Journal Article; Randomized Controlled Trial; Research Support, Non‐U.S. Gov&amp;apos;t; Research Support, U.S. Gov&amp;apos;t, P.H.S.&lt;/work-type&gt;&lt;urls&gt;&lt;related-urls&gt;&lt;url&gt;https://www.cochranelibrary.com/central/doi/10.1002/central/CN-00459695/full&lt;/url&gt;&lt;/related-urls&gt;&lt;/urls&gt;&lt;custom3&gt;PUBMED 14687355&lt;/custom3&gt;&lt;electronic-resource-num&gt;10.1046/j.1532-5415.2003.51561.x&lt;/electronic-resource-num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2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03 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5AFE258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>Effects of vitamin D supplementation on strength, physical function, and health perception in older, community-dwelling men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62F2393B" w14:textId="77777777" w:rsidR="00336B3B" w:rsidRPr="008D408A" w:rsidRDefault="00336B3B" w:rsidP="002655A7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>To study the effects of vitamin D supplementation in healthy male population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18A651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Outcome </w:t>
            </w:r>
          </w:p>
        </w:tc>
        <w:tc>
          <w:tcPr>
            <w:tcW w:w="4463" w:type="dxa"/>
            <w:tcBorders>
              <w:left w:val="nil"/>
            </w:tcBorders>
          </w:tcPr>
          <w:p w14:paraId="35545F2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pression scale not used in this trial.</w:t>
            </w:r>
          </w:p>
        </w:tc>
      </w:tr>
      <w:tr w:rsidR="008D408A" w:rsidRPr="008D408A" w14:paraId="5393683F" w14:textId="77777777" w:rsidTr="002655A7">
        <w:trPr>
          <w:trHeight w:val="1550"/>
          <w:jc w:val="center"/>
        </w:trPr>
        <w:tc>
          <w:tcPr>
            <w:tcW w:w="2193" w:type="dxa"/>
            <w:tcBorders>
              <w:right w:val="nil"/>
            </w:tcBorders>
          </w:tcPr>
          <w:p w14:paraId="5CB4F33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Kopp, B.T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Lb3BwPC9BdXRob3I+PFllYXI+MjAxNjwvWWVhcj48UmVj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MTY0LTg8L3BhZ2VzPjx2b2x1bWU+MTg5PC92b2x1bWU+PGVkaXRpb24+MjAxNS8xMC8wNTwvZWRp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Lb3BwPC9BdXRob3I+PFllYXI+MjAxNjwvWWVhcj48UmVj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MTY0LTg8L3BhZ2VzPjx2b2x1bWU+MTg5PC92b2x1bWU+PGVkaXRpb24+MjAxNS8xMC8wNTwvZWRp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3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24E3BE18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>Pilot trial of light therapy for depression in hospitalized patients with cystic fibrosis</w:t>
            </w:r>
          </w:p>
          <w:p w14:paraId="5000670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3A7D35E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>To examine bright-light therapy during hospitalisation, in order to ascertain whether it augments anti-depressant regimens and reduces length of stay (LOS) in depressed non-CF pati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088FDB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tudy design &amp; intervention </w:t>
            </w:r>
          </w:p>
        </w:tc>
        <w:tc>
          <w:tcPr>
            <w:tcW w:w="4463" w:type="dxa"/>
            <w:tcBorders>
              <w:left w:val="nil"/>
            </w:tcBorders>
          </w:tcPr>
          <w:p w14:paraId="527AFEF2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eastAsia="Times New Roman" w:hAnsi="Times New Roman" w:cs="Times New Roman"/>
                <w:color w:val="000000" w:themeColor="text1"/>
                <w:kern w:val="36"/>
                <w:sz w:val="20"/>
                <w:szCs w:val="20"/>
                <w:lang w:val="en-GB"/>
              </w:rPr>
              <w:t xml:space="preserve">Pilot trial and participants not taking vitamin D supplement. </w:t>
            </w:r>
          </w:p>
        </w:tc>
      </w:tr>
      <w:tr w:rsidR="00336B3B" w:rsidRPr="008D408A" w14:paraId="0E669F5D" w14:textId="77777777" w:rsidTr="002655A7">
        <w:trPr>
          <w:trHeight w:val="1048"/>
          <w:jc w:val="center"/>
        </w:trPr>
        <w:tc>
          <w:tcPr>
            <w:tcW w:w="2193" w:type="dxa"/>
            <w:tcBorders>
              <w:right w:val="nil"/>
            </w:tcBorders>
          </w:tcPr>
          <w:p w14:paraId="59132D0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Williams, J.A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XaWxsaWFtczwvQXV0aG9yPjxZZWFyPjIwMTY8L1llYXI+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XaWxsaWFtczwvQXV0aG9yPjxZZWFyPjIwMTY8L1llYXI+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4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 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4FB32DD9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levels and perinatal depressive symptoms in women at risk: A secondary analysis of the mothers, omega 3, and mental health study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27F2C28A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whether low maternal vitamin D levels are associated with depressive symptoms in pregnancy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71DE06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&amp; 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4036B91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articipant not taking vitamin D supplement. Study included pregnant women. </w:t>
            </w:r>
          </w:p>
        </w:tc>
      </w:tr>
    </w:tbl>
    <w:p w14:paraId="11FC72A1" w14:textId="77777777" w:rsidR="00336B3B" w:rsidRPr="008D408A" w:rsidRDefault="00336B3B" w:rsidP="00336B3B">
      <w:pPr>
        <w:rPr>
          <w:color w:val="000000" w:themeColor="text1"/>
        </w:rPr>
      </w:pPr>
    </w:p>
    <w:p w14:paraId="1CC634AD" w14:textId="77777777" w:rsidR="00336B3B" w:rsidRPr="008D408A" w:rsidRDefault="00336B3B" w:rsidP="00336B3B">
      <w:pPr>
        <w:rPr>
          <w:color w:val="000000" w:themeColor="text1"/>
        </w:rPr>
      </w:pPr>
    </w:p>
    <w:p w14:paraId="7ADF8E6F" w14:textId="77777777" w:rsidR="00336B3B" w:rsidRPr="008D408A" w:rsidRDefault="00336B3B" w:rsidP="00336B3B">
      <w:pPr>
        <w:rPr>
          <w:color w:val="000000" w:themeColor="text1"/>
        </w:rPr>
      </w:pPr>
    </w:p>
    <w:tbl>
      <w:tblPr>
        <w:tblStyle w:val="TableGrid"/>
        <w:tblW w:w="15030" w:type="dxa"/>
        <w:jc w:val="center"/>
        <w:tblLook w:val="04A0" w:firstRow="1" w:lastRow="0" w:firstColumn="1" w:lastColumn="0" w:noHBand="0" w:noVBand="1"/>
      </w:tblPr>
      <w:tblGrid>
        <w:gridCol w:w="2193"/>
        <w:gridCol w:w="3562"/>
        <w:gridCol w:w="2874"/>
        <w:gridCol w:w="1938"/>
        <w:gridCol w:w="4463"/>
      </w:tblGrid>
      <w:tr w:rsidR="008D408A" w:rsidRPr="008D408A" w14:paraId="40E6F01C" w14:textId="77777777" w:rsidTr="002655A7">
        <w:trPr>
          <w:trHeight w:val="557"/>
          <w:jc w:val="center"/>
        </w:trPr>
        <w:tc>
          <w:tcPr>
            <w:tcW w:w="2193" w:type="dxa"/>
            <w:tcBorders>
              <w:right w:val="nil"/>
            </w:tcBorders>
          </w:tcPr>
          <w:p w14:paraId="6D68445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Vafa, 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Vafa&lt;/Author&gt;&lt;Year&gt;2019&lt;/Year&gt;&lt;RecNum&gt;43&lt;/RecNum&gt;&lt;DisplayText&gt;[41]&lt;/DisplayText&gt;&lt;record&gt;&lt;rec-number&gt;43&lt;/rec-number&gt;&lt;foreign-keys&gt;&lt;key app="EN" db-id="tptv2f5vnptwfrezwd85tssv0f0pdst05zsp" timestamp="1643407579"&gt;43&lt;/key&gt;&lt;/foreign-keys&gt;&lt;ref-type name="Journal Article"&gt;17&lt;/ref-type&gt;&lt;contributors&gt;&lt;authors&gt;&lt;author&gt;Vafa, Mohammadreza&lt;/author&gt;&lt;author&gt;Azizi-Soleiman, Fatemeh&lt;/author&gt;&lt;author&gt;Kazemi, Seyyed Morteza&lt;/author&gt;&lt;author&gt;Salehi, Masoud&lt;/author&gt;&lt;author&gt;Zaeri, Farid&lt;/author&gt;&lt;author&gt;Abiri, Behnaz&lt;/author&gt;&lt;author&gt;Sadeghi, Homa&lt;/author&gt;&lt;author&gt;Safavi, Morteza&lt;/author&gt;&lt;/authors&gt;&lt;/contributors&gt;&lt;titles&gt;&lt;title&gt;Comparing the effectiveness of vitamin D plus iron vs vitamin D on depression scores in anemic females: Randomized triple-masked trial&lt;/title&gt;&lt;secondary-title&gt;Med J Islam Repub Iran&lt;/secondary-title&gt;&lt;alt-title&gt;Med J Islam Repub Iran&lt;/alt-title&gt;&lt;/titles&gt;&lt;periodical&gt;&lt;full-title&gt;Medical journal of the Islamic Republic of Iran&lt;/full-title&gt;&lt;abbr-1&gt;Med J Islam Repub Iran&lt;/abbr-1&gt;&lt;/periodical&gt;&lt;alt-periodical&gt;&lt;full-title&gt;Medical journal of the Islamic Republic of Iran&lt;/full-title&gt;&lt;abbr-1&gt;Med J Islam Repub Iran&lt;/abbr-1&gt;&lt;/alt-periodical&gt;&lt;pages&gt;64-64&lt;/pages&gt;&lt;volume&gt;33&lt;/volume&gt;&lt;keywords&gt;&lt;keyword&gt;Anemia&lt;/keyword&gt;&lt;keyword&gt;Anxiety&lt;/keyword&gt;&lt;keyword&gt;Depression&lt;/keyword&gt;&lt;keyword&gt;Iron&lt;/keyword&gt;&lt;keyword&gt;Vitamin D&lt;/keyword&gt;&lt;/keywords&gt;&lt;dates&gt;&lt;year&gt;2019&lt;/year&gt;&lt;/dates&gt;&lt;publisher&gt;Iran University of Medical Sciences&lt;/publisher&gt;&lt;isbn&gt;1016-1430&amp;#xD;2251-6840&lt;/isbn&gt;&lt;accession-num&gt;31456988&lt;/accession-num&gt;&lt;urls&gt;&lt;related-urls&gt;&lt;url&gt;https://pubmed.ncbi.nlm.nih.gov/31456988&lt;/url&gt;&lt;url&gt;https://www.ncbi.nlm.nih.gov/pmc/articles/PMC6708107/&lt;/url&gt;&lt;/related-urls&gt;&lt;/urls&gt;&lt;electronic-resource-num&gt;10.34171/mjiri.33.64&lt;/electronic-resource-num&gt;&lt;remote-database-name&gt;PubMed&lt;/remote-database-name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41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5413905B" w14:textId="77777777" w:rsidR="00336B3B" w:rsidRPr="008D408A" w:rsidRDefault="00336B3B" w:rsidP="002655A7">
            <w:pPr>
              <w:autoSpaceDE w:val="0"/>
              <w:autoSpaceDN w:val="0"/>
              <w:adjustRightInd w:val="0"/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Comparing the effectiveness of vitamin D plus iron vs vitamin D on depression scores in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emic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females: Randomized triple-masked trial</w:t>
            </w:r>
          </w:p>
          <w:p w14:paraId="0D95D48B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807980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the effects of iron-vitamin D co-supplementation versus vitamin D alone on depression scores in anaemic females with low levels of serum 25-hydroxyvitamin D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66606C4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</w:t>
            </w:r>
          </w:p>
        </w:tc>
        <w:tc>
          <w:tcPr>
            <w:tcW w:w="4463" w:type="dxa"/>
            <w:tcBorders>
              <w:left w:val="nil"/>
            </w:tcBorders>
          </w:tcPr>
          <w:p w14:paraId="1C27E0C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A combination of vitamin D3, with iron. </w:t>
            </w:r>
          </w:p>
        </w:tc>
      </w:tr>
      <w:tr w:rsidR="008D408A" w:rsidRPr="008D408A" w14:paraId="432AD7E4" w14:textId="77777777" w:rsidTr="002655A7">
        <w:trPr>
          <w:trHeight w:val="1048"/>
          <w:jc w:val="center"/>
        </w:trPr>
        <w:tc>
          <w:tcPr>
            <w:tcW w:w="2193" w:type="dxa"/>
            <w:tcBorders>
              <w:right w:val="nil"/>
            </w:tcBorders>
          </w:tcPr>
          <w:p w14:paraId="7696366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Bahrami, A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YWhyYW1pPC9BdXRob3I+PFllYXI+MjAxODwvWWVhcj48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YWhyYW1pPC9BdXRob3I+PFllYXI+MjAxODwvWWVhcj48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5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7BB17A75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High dose vitamin D supplementation is associated with a reduction in depression score among adolescent girls: A nine-week follow-up study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62B3DC8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the effectiveness of high-dose vitamin D supplementation on depression and aggression scores in adolescent girl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91F206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2A2AB33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articipants not meeting inclusion criteria age &lt;18 years old. </w:t>
            </w:r>
          </w:p>
        </w:tc>
      </w:tr>
      <w:tr w:rsidR="008D408A" w:rsidRPr="008D408A" w14:paraId="594AA843" w14:textId="77777777" w:rsidTr="002655A7">
        <w:trPr>
          <w:trHeight w:val="1048"/>
          <w:jc w:val="center"/>
        </w:trPr>
        <w:tc>
          <w:tcPr>
            <w:tcW w:w="2193" w:type="dxa"/>
            <w:tcBorders>
              <w:right w:val="nil"/>
            </w:tcBorders>
          </w:tcPr>
          <w:p w14:paraId="5DA9308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Hogie-Lorenzen, T.L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Hogie-Lorenzen&lt;/Author&gt;&lt;Year&gt;2003&lt;/Year&gt;&lt;RecNum&gt;70&lt;/RecNum&gt;&lt;DisplayText&gt;[66]&lt;/DisplayText&gt;&lt;record&gt;&lt;rec-number&gt;70&lt;/rec-number&gt;&lt;foreign-keys&gt;&lt;key app="EN" db-id="tptv2f5vnptwfrezwd85tssv0f0pdst05zsp" timestamp="1643407581"&gt;70&lt;/key&gt;&lt;/foreign-keys&gt;&lt;ref-type name="Thesis"&gt;32&lt;/ref-type&gt;&lt;contributors&gt;&lt;authors&gt;&lt;author&gt;Hogie-Lorenzen, TL&lt;/author&gt;&lt;/authors&gt;&lt;tertiary-authors&gt;&lt;author&gt;Gloria Craig&lt;/author&gt;&lt;/tertiary-authors&gt;&lt;/contributors&gt;&lt;titles&gt;&lt;title&gt;The relationship between depression levels and vitamin D status among older adults in eastern South Dakota&lt;/title&gt;&lt;secondary-title&gt;Graduate Nursing&lt;/secondary-title&gt;&lt;/titles&gt;&lt;pages&gt;68&lt;/pages&gt;&lt;volume&gt;Master of Science (MS)&lt;/volume&gt;&lt;number&gt;917&lt;/number&gt;&lt;dates&gt;&lt;year&gt;2003&lt;/year&gt;&lt;/dates&gt;&lt;publisher&gt;South Dakota State University&lt;/publisher&gt;&lt;urls&gt;&lt;related-urls&gt;&lt;url&gt;https://openprairie.sdstate.edu/etd/917&lt;/url&gt;&lt;/related-urls&gt;&lt;/urls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6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03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3EB777B2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 relationship between depression levels and vitamin D status among older adults in eastern South Dakota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1F77BA8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dicate that depressive behaviours are related to a drop in an individual's vitamin D status, as measured from serum 25-hydroxyvitamin D (25[OH]D) concentration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F3BEF9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463" w:type="dxa"/>
            <w:tcBorders>
              <w:left w:val="nil"/>
            </w:tcBorders>
          </w:tcPr>
          <w:p w14:paraId="4962405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dividuals randomized to receive Vitamin-D fortified cheese. Intervention not vitamin D supplement. </w:t>
            </w:r>
          </w:p>
        </w:tc>
      </w:tr>
      <w:tr w:rsidR="008D408A" w:rsidRPr="008D408A" w14:paraId="2842837E" w14:textId="77777777" w:rsidTr="002655A7">
        <w:trPr>
          <w:trHeight w:val="1048"/>
          <w:jc w:val="center"/>
        </w:trPr>
        <w:tc>
          <w:tcPr>
            <w:tcW w:w="2193" w:type="dxa"/>
            <w:tcBorders>
              <w:right w:val="nil"/>
            </w:tcBorders>
          </w:tcPr>
          <w:p w14:paraId="2025F2B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Belcaro, G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ZWxjYXJvPC9BdXRob3I+PFllYXI+MjAxMDwvWWVhcj48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CZWxjYXJvPC9BdXRob3I+PFllYXI+MjAxMDwvWWVhcj48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7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0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6ADC872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MF Afragil(R) in the treatment of 34 menopause symptoms: A pilot study</w:t>
            </w:r>
          </w:p>
          <w:p w14:paraId="2938EF7B" w14:textId="77777777" w:rsidR="00336B3B" w:rsidRPr="008D408A" w:rsidRDefault="00336B3B" w:rsidP="002655A7">
            <w:pPr>
              <w:shd w:val="clear" w:color="auto" w:fill="FFFFFF"/>
              <w:spacing w:after="12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8480A2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determine the effects of a combination of calcium, vitamin D3, lycopene, astaxantin and citrus bioflavonoid in reducing symptoms of climacteric statu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EB9D35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</w:t>
            </w:r>
          </w:p>
        </w:tc>
        <w:tc>
          <w:tcPr>
            <w:tcW w:w="4463" w:type="dxa"/>
            <w:tcBorders>
              <w:left w:val="nil"/>
            </w:tcBorders>
          </w:tcPr>
          <w:p w14:paraId="49EE207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 combination of vitamin D3, with calcium, lycopene, astaxantin and Citrus bioflavonoid (MF Afragil[R]).</w:t>
            </w:r>
          </w:p>
          <w:p w14:paraId="4F5FC62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4F60FD3E" w14:textId="77777777" w:rsidTr="002655A7">
        <w:trPr>
          <w:trHeight w:val="1048"/>
          <w:jc w:val="center"/>
        </w:trPr>
        <w:tc>
          <w:tcPr>
            <w:tcW w:w="2193" w:type="dxa"/>
            <w:tcBorders>
              <w:right w:val="nil"/>
            </w:tcBorders>
          </w:tcPr>
          <w:p w14:paraId="1ABB35C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Khoraminya, N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LaG9yYW1pbnlhPC9BdXRob3I+PFllYXI+MjAxMzwvWWVh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LaG9yYW1pbnlhPC9BdXRob3I+PFllYXI+MjAxMzwvWWVh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8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3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1B0A748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rapeutic effects of vitamin D as an adjunctive therapy to fluoxetine in patients with major depressive disorder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7B24133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compare the therapeutic effects of vitamin D3 plus fluoxetine and fluoxetine alone in patients with major depressive disorder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202E29A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&amp;     population  </w:t>
            </w:r>
          </w:p>
        </w:tc>
        <w:tc>
          <w:tcPr>
            <w:tcW w:w="4463" w:type="dxa"/>
            <w:tcBorders>
              <w:left w:val="nil"/>
            </w:tcBorders>
          </w:tcPr>
          <w:p w14:paraId="33BC06E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 (vitamin D3) combined with an anti-depressant. Study also involved depressed participants taking fluoxetine (anti-depressant).</w:t>
            </w:r>
          </w:p>
        </w:tc>
      </w:tr>
      <w:tr w:rsidR="00336B3B" w:rsidRPr="008D408A" w14:paraId="1DCE26B6" w14:textId="77777777" w:rsidTr="002655A7">
        <w:trPr>
          <w:trHeight w:val="1048"/>
          <w:jc w:val="center"/>
        </w:trPr>
        <w:tc>
          <w:tcPr>
            <w:tcW w:w="2193" w:type="dxa"/>
            <w:tcBorders>
              <w:bottom w:val="single" w:sz="4" w:space="0" w:color="auto"/>
              <w:right w:val="nil"/>
            </w:tcBorders>
          </w:tcPr>
          <w:p w14:paraId="56E0180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Hogberg, G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Ib2diZXJnPC9BdXRob3I+PFllYXI+MjAxMjwvWWVhcj48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Ib2diZXJnPC9BdXRob3I+PFllYXI+MjAxMjwvWWVhcj48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69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2</w:t>
            </w:r>
          </w:p>
        </w:tc>
        <w:tc>
          <w:tcPr>
            <w:tcW w:w="3562" w:type="dxa"/>
            <w:tcBorders>
              <w:left w:val="nil"/>
              <w:bottom w:val="single" w:sz="4" w:space="0" w:color="auto"/>
              <w:right w:val="nil"/>
            </w:tcBorders>
          </w:tcPr>
          <w:p w14:paraId="6E05A81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Depressed adolescents in a case-series were low in vitamin D and depression was ameliorated by vitamin D supplementation</w:t>
            </w:r>
          </w:p>
        </w:tc>
        <w:tc>
          <w:tcPr>
            <w:tcW w:w="2874" w:type="dxa"/>
            <w:tcBorders>
              <w:left w:val="nil"/>
              <w:bottom w:val="single" w:sz="4" w:space="0" w:color="auto"/>
              <w:right w:val="nil"/>
            </w:tcBorders>
          </w:tcPr>
          <w:p w14:paraId="6A0E705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find the relationship between depression in adolescents and vitamin D.</w:t>
            </w:r>
          </w:p>
        </w:tc>
        <w:tc>
          <w:tcPr>
            <w:tcW w:w="1938" w:type="dxa"/>
            <w:tcBorders>
              <w:left w:val="nil"/>
              <w:bottom w:val="single" w:sz="4" w:space="0" w:color="auto"/>
              <w:right w:val="nil"/>
            </w:tcBorders>
          </w:tcPr>
          <w:p w14:paraId="46F9A34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  <w:bottom w:val="single" w:sz="4" w:space="0" w:color="auto"/>
            </w:tcBorders>
          </w:tcPr>
          <w:p w14:paraId="71F9F8E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tudy population consisted of depressed adolescent aged 10-19 years (mean age: 16, SD 1.8). </w:t>
            </w:r>
          </w:p>
        </w:tc>
      </w:tr>
    </w:tbl>
    <w:p w14:paraId="08AFCC8B" w14:textId="77777777" w:rsidR="00336B3B" w:rsidRPr="008D408A" w:rsidRDefault="00336B3B" w:rsidP="00336B3B">
      <w:pPr>
        <w:rPr>
          <w:color w:val="000000" w:themeColor="text1"/>
          <w:lang w:val="en-GB"/>
        </w:rPr>
      </w:pPr>
    </w:p>
    <w:p w14:paraId="5B469B5B" w14:textId="77777777" w:rsidR="00336B3B" w:rsidRPr="008D408A" w:rsidRDefault="00336B3B" w:rsidP="00336B3B">
      <w:pPr>
        <w:rPr>
          <w:color w:val="000000" w:themeColor="text1"/>
          <w:lang w:val="en-GB"/>
        </w:rPr>
      </w:pPr>
    </w:p>
    <w:tbl>
      <w:tblPr>
        <w:tblStyle w:val="TableGrid"/>
        <w:tblW w:w="15030" w:type="dxa"/>
        <w:jc w:val="center"/>
        <w:tblLook w:val="04A0" w:firstRow="1" w:lastRow="0" w:firstColumn="1" w:lastColumn="0" w:noHBand="0" w:noVBand="1"/>
      </w:tblPr>
      <w:tblGrid>
        <w:gridCol w:w="2193"/>
        <w:gridCol w:w="3562"/>
        <w:gridCol w:w="2874"/>
        <w:gridCol w:w="1938"/>
        <w:gridCol w:w="4463"/>
      </w:tblGrid>
      <w:tr w:rsidR="008D408A" w:rsidRPr="008D408A" w14:paraId="4CFE09CD" w14:textId="77777777" w:rsidTr="002655A7">
        <w:trPr>
          <w:trHeight w:val="983"/>
          <w:jc w:val="center"/>
        </w:trPr>
        <w:tc>
          <w:tcPr>
            <w:tcW w:w="2193" w:type="dxa"/>
            <w:tcBorders>
              <w:right w:val="nil"/>
            </w:tcBorders>
          </w:tcPr>
          <w:p w14:paraId="3EC2C800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Gloth, F.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Gloth&lt;/Author&gt;&lt;Year&gt;1999&lt;/Year&gt;&lt;RecNum&gt;74&lt;/RecNum&gt;&lt;DisplayText&gt;[70]&lt;/DisplayText&gt;&lt;record&gt;&lt;rec-number&gt;74&lt;/rec-number&gt;&lt;foreign-keys&gt;&lt;key app="EN" db-id="tptv2f5vnptwfrezwd85tssv0f0pdst05zsp" timestamp="1643407582"&gt;74&lt;/key&gt;&lt;/foreign-keys&gt;&lt;ref-type name="Journal Article"&gt;17&lt;/ref-type&gt;&lt;contributors&gt;&lt;authors&gt;&lt;author&gt;Gloth, F. M.&lt;/author&gt;&lt;author&gt;Alam, W.&lt;/author&gt;&lt;author&gt;Hollis, B.&lt;/author&gt;&lt;/authors&gt;&lt;/contributors&gt;&lt;titles&gt;&lt;title&gt;Vitamin D vs broad spectrum phototherapy in the treatment of seasonal affective disorder&lt;/title&gt;&lt;secondary-title&gt;J Nutr Health Aging&lt;/secondary-title&gt;&lt;/titles&gt;&lt;periodical&gt;&lt;full-title&gt;J Nutr Health Aging&lt;/full-title&gt;&lt;abbr-1&gt;The journal of nutrition, health &amp;amp; aging&lt;/abbr-1&gt;&lt;/periodical&gt;&lt;pages&gt;5‐7&lt;/pages&gt;&lt;volume&gt;3&lt;/volume&gt;&lt;number&gt;1&lt;/number&gt;&lt;keywords&gt;&lt;keyword&gt;Adolescent&lt;/keyword&gt;&lt;keyword&gt;Adult&lt;/keyword&gt;&lt;keyword&gt;Analysis of Variance&lt;/keyword&gt;&lt;keyword&gt;Female&lt;/keyword&gt;&lt;keyword&gt;Humans&lt;/keyword&gt;&lt;keyword&gt;Hydroxycholecalciferols [blood]&lt;/keyword&gt;&lt;keyword&gt;Male&lt;/keyword&gt;&lt;keyword&gt;Middle Aged&lt;/keyword&gt;&lt;keyword&gt;Phototherapy&lt;/keyword&gt;&lt;keyword&gt;Psychological Tests&lt;/keyword&gt;&lt;keyword&gt;Seasonal Affective Disorder [*drug therapy, *therapy]&lt;/keyword&gt;&lt;keyword&gt;Vitamin D [biosynthesis, *therapeutic use]&lt;/keyword&gt;&lt;/keywords&gt;&lt;dates&gt;&lt;year&gt;1999&lt;/year&gt;&lt;/dates&gt;&lt;accession-num&gt;CN-00298095&lt;/accession-num&gt;&lt;work-type&gt;Clinical Trial; Journal Article; Randomized Controlled Trial&lt;/work-type&gt;&lt;urls&gt;&lt;related-urls&gt;&lt;url&gt;https://www.cochranelibrary.com/central/doi/10.1002/central/CN-00298095/full&lt;/url&gt;&lt;/related-urls&gt;&lt;/urls&gt;&lt;custom3&gt;PUBMED 10888476&lt;/custom3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0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199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517F8EF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vs. broad spectrum phototherapy in the treatment of seasonal affective disorder (SAD)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259BF02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correlation between vitamin D deficiency and SAD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6A589C8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463" w:type="dxa"/>
            <w:tcBorders>
              <w:left w:val="nil"/>
            </w:tcBorders>
          </w:tcPr>
          <w:p w14:paraId="647A9048" w14:textId="7E212E1A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omparator subjects received phototherapy. Trial was conducted in a group of 15 subjects with SAD. Eight subjects received 100,000 IU</w:t>
            </w:r>
            <w:r w:rsidR="00842B80"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f vitamin D and seven subjects received phototherapy.</w:t>
            </w:r>
          </w:p>
        </w:tc>
      </w:tr>
      <w:tr w:rsidR="008D408A" w:rsidRPr="008D408A" w14:paraId="66F07918" w14:textId="77777777" w:rsidTr="002655A7">
        <w:trPr>
          <w:jc w:val="center"/>
        </w:trPr>
        <w:tc>
          <w:tcPr>
            <w:tcW w:w="2193" w:type="dxa"/>
            <w:tcBorders>
              <w:right w:val="nil"/>
            </w:tcBorders>
          </w:tcPr>
          <w:p w14:paraId="48CAC9A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Focker, M., et al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Gb2NrZXI8L0F1dGhvcj48WWVhcj4yMDE4PC9ZZWFyPjxS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Gb2NrZXI8L0F1dGhvcj48WWVhcj4yMDE4PC9ZZWFyPjxS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1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26A7C146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ffect of vitamin D deficiency on depressive symptoms in children and adolescent psychiatric patients - a randomized controlled trial: Study protoco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CAE629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vestigate the effect of vitamin D deficiency on inpatient psychiatric treatment of depressive symptoms in children and adolesc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908EB4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 w:bidi="ar-BH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 w:bidi="ar-BH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063629D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 population of this trial comprised psychiatric patients (children and adolescents).</w:t>
            </w:r>
          </w:p>
        </w:tc>
      </w:tr>
      <w:tr w:rsidR="008D408A" w:rsidRPr="008D408A" w14:paraId="61306CD6" w14:textId="77777777" w:rsidTr="002655A7">
        <w:trPr>
          <w:jc w:val="center"/>
        </w:trPr>
        <w:tc>
          <w:tcPr>
            <w:tcW w:w="2193" w:type="dxa"/>
            <w:tcBorders>
              <w:right w:val="nil"/>
            </w:tcBorders>
          </w:tcPr>
          <w:p w14:paraId="326272F3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Okereke, O.I. 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Pa2VyZWtlPC9BdXRob3I+PFllYXI+MjAxODwvWWVhcj48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Pa2VyZWtlPC9BdXRob3I+PFllYXI+MjAxODwvWWVhcj48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2]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05E096F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and omega-3 trial depression endpoint prevention (VITAL-DEP)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140C4E8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To determine effects on the prevention of depression and on the trajectory of mood symptoms in long-term supplementation with vitamin D and marine omega-3 fatty-acids. 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72D983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463" w:type="dxa"/>
            <w:tcBorders>
              <w:left w:val="nil"/>
            </w:tcBorders>
          </w:tcPr>
          <w:p w14:paraId="6B354387" w14:textId="59F2A40A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ation (vitamin D3 2000IU/day) combined with marine omega-3 fatty-acids (eicosapentaenoic acid + docosahexaenoic acid, 1g/day), in a 2x2 factorial design.</w:t>
            </w:r>
          </w:p>
          <w:p w14:paraId="756C922B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8D408A" w:rsidRPr="008D408A" w14:paraId="26F9B3F1" w14:textId="77777777" w:rsidTr="002655A7">
        <w:trPr>
          <w:jc w:val="center"/>
        </w:trPr>
        <w:tc>
          <w:tcPr>
            <w:tcW w:w="2193" w:type="dxa"/>
            <w:tcBorders>
              <w:right w:val="nil"/>
            </w:tcBorders>
          </w:tcPr>
          <w:p w14:paraId="19CC3944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Raygan, F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Raygan&lt;/Author&gt;&lt;Year&gt;2018&lt;/Year&gt;&lt;RecNum&gt;77&lt;/RecNum&gt;&lt;DisplayText&gt;[73]&lt;/DisplayText&gt;&lt;record&gt;&lt;rec-number&gt;77&lt;/rec-number&gt;&lt;foreign-keys&gt;&lt;key app="EN" db-id="tptv2f5vnptwfrezwd85tssv0f0pdst05zsp" timestamp="1643407582"&gt;77&lt;/key&gt;&lt;/foreign-keys&gt;&lt;ref-type name="Journal Article"&gt;17&lt;/ref-type&gt;&lt;contributors&gt;&lt;authors&gt;&lt;author&gt;Raygan, Fariba&lt;/author&gt;&lt;author&gt;Ostadmohammadi, Vahidreza&lt;/author&gt;&lt;author&gt;Bahmani, Fereshteh&lt;/author&gt;&lt;author&gt;Asemi, Zatollah&lt;/author&gt;&lt;/authors&gt;&lt;/contributors&gt;&lt;titles&gt;&lt;title&gt;The effects of vitamin D and probiotic co-supplementation on mental health parameters and metabolic status in type 2 diabetic patients with coronary heart disease: a randomized, double-blind, placebo-controlled trial&lt;/title&gt;&lt;secondary-title&gt;Prog Neuropsychopharmacol Biol Psychiatry&lt;/secondary-title&gt;&lt;/titles&gt;&lt;periodical&gt;&lt;full-title&gt;Prog Neuropsychopharmacol Biol Psychiatry&lt;/full-title&gt;&lt;abbr-1&gt;Progress in neuro-psychopharmacology &amp;amp; biological psychiatry&lt;/abbr-1&gt;&lt;/periodical&gt;&lt;pages&gt;50-55&lt;/pages&gt;&lt;volume&gt;84&lt;/volume&gt;&lt;dates&gt;&lt;year&gt;2018&lt;/year&gt;&lt;/dates&gt;&lt;isbn&gt;0278-5846&lt;/isbn&gt;&lt;urls&gt;&lt;/urls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3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8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4ABDB24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he effects of vitamin D and probiotic co-supplementation on mental health parameters and metabolic status in type 2 diabetic patients with coronary heart disease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6A6D400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To evaluate the effects of vitamin D and probiotic co-supplementation on mental health parameters and metabolic status in diabetic patients with coronary heart disease (CHD). 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7C3F595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463" w:type="dxa"/>
            <w:tcBorders>
              <w:left w:val="nil"/>
            </w:tcBorders>
          </w:tcPr>
          <w:p w14:paraId="25541D6D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combined with probiotic co-supplementation.</w:t>
            </w:r>
          </w:p>
        </w:tc>
      </w:tr>
      <w:tr w:rsidR="008D408A" w:rsidRPr="008D408A" w14:paraId="196401EB" w14:textId="77777777" w:rsidTr="002655A7">
        <w:trPr>
          <w:jc w:val="center"/>
        </w:trPr>
        <w:tc>
          <w:tcPr>
            <w:tcW w:w="2193" w:type="dxa"/>
            <w:tcBorders>
              <w:right w:val="nil"/>
            </w:tcBorders>
          </w:tcPr>
          <w:p w14:paraId="5478FA1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Stokes, C.S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9rZXM8L0F1dGhvcj48WWVhcj4yMDE2PC9ZZWFyPjxS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dG9rZXM8L0F1dGhvcj48WWVhcj4yMDE2PC9ZZWFyPjxS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4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40203B5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ation reduces depressive symptoms in patients with chronic liver disease (CLD)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2F92899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vestigate whether vitamin D replacement ameliorates depressive symptoms in CLD pati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3B677F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</w:tcBorders>
          </w:tcPr>
          <w:p w14:paraId="2A26464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atients with CLD were assessed for vitamin D deficiency and depressive symptoms.</w:t>
            </w:r>
          </w:p>
        </w:tc>
      </w:tr>
      <w:tr w:rsidR="008D408A" w:rsidRPr="008D408A" w14:paraId="2C2568B9" w14:textId="77777777" w:rsidTr="002655A7">
        <w:trPr>
          <w:jc w:val="center"/>
        </w:trPr>
        <w:tc>
          <w:tcPr>
            <w:tcW w:w="2193" w:type="dxa"/>
            <w:tcBorders>
              <w:right w:val="nil"/>
            </w:tcBorders>
          </w:tcPr>
          <w:p w14:paraId="2CAA5735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Zanetidou, S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Zanetidou&lt;/Author&gt;&lt;Year&gt;2011&lt;/Year&gt;&lt;RecNum&gt;79&lt;/RecNum&gt;&lt;DisplayText&gt;[75]&lt;/DisplayText&gt;&lt;record&gt;&lt;rec-number&gt;79&lt;/rec-number&gt;&lt;foreign-keys&gt;&lt;key app="EN" db-id="tptv2f5vnptwfrezwd85tssv0f0pdst05zsp" timestamp="1643407582"&gt;79&lt;/key&gt;&lt;/foreign-keys&gt;&lt;ref-type name="Journal Article"&gt;17&lt;/ref-type&gt;&lt;contributors&gt;&lt;authors&gt;&lt;author&gt;Zanetidou, S.&lt;/author&gt;&lt;author&gt;Belvederi Murri, M.&lt;/author&gt;&lt;author&gt;Buffa, A.&lt;/author&gt;&lt;author&gt;Malavolta, N.&lt;/author&gt;&lt;author&gt;Anzivino, F.&lt;/author&gt;&lt;author&gt;Bertakis, K.&lt;/author&gt;&lt;/authors&gt;&lt;/contributors&gt;&lt;titles&gt;&lt;title&gt;Vitamin D supplements in geriatric major depression&lt;/title&gt;&lt;secondary-title&gt;Int J Geriatr Psychiatry&lt;/secondary-title&gt;&lt;alt-title&gt;International journal of geriatric psychiatry&lt;/alt-title&gt;&lt;/titles&gt;&lt;periodical&gt;&lt;full-title&gt;Int J Geriatr Psychiatry&lt;/full-title&gt;&lt;abbr-1&gt;International journal of geriatric psychiatry&lt;/abbr-1&gt;&lt;/periodical&gt;&lt;alt-periodical&gt;&lt;full-title&gt;Int J Geriatr Psychiatry&lt;/full-title&gt;&lt;abbr-1&gt;International journal of geriatric psychiatry&lt;/abbr-1&gt;&lt;/alt-periodical&gt;&lt;pages&gt;1209-10&lt;/pages&gt;&lt;volume&gt;26&lt;/volume&gt;&lt;number&gt;11&lt;/number&gt;&lt;edition&gt;2011/11/01&lt;/edition&gt;&lt;keywords&gt;&lt;keyword&gt;Aged&lt;/keyword&gt;&lt;keyword&gt;Aged, 80 and over&lt;/keyword&gt;&lt;keyword&gt;Depressive Disorder, Major/*drug therapy/etiology&lt;/keyword&gt;&lt;keyword&gt;*Dietary Supplements&lt;/keyword&gt;&lt;keyword&gt;Female&lt;/keyword&gt;&lt;keyword&gt;Humans&lt;/keyword&gt;&lt;keyword&gt;Italy&lt;/keyword&gt;&lt;keyword&gt;Male&lt;/keyword&gt;&lt;keyword&gt;Vitamin D/*therapeutic use&lt;/keyword&gt;&lt;keyword&gt;Vitamin D Deficiency/*complications/drug therapy&lt;/keyword&gt;&lt;keyword&gt;Vitamins/*therapeutic use&lt;/keyword&gt;&lt;/keywords&gt;&lt;dates&gt;&lt;year&gt;2011&lt;/year&gt;&lt;pub-dates&gt;&lt;date&gt;Nov&lt;/date&gt;&lt;/pub-dates&gt;&lt;/dates&gt;&lt;isbn&gt;0885-6230&lt;/isbn&gt;&lt;accession-num&gt;23658119&lt;/accession-num&gt;&lt;urls&gt;&lt;/urls&gt;&lt;electronic-resource-num&gt;10.1002/gps.2703&lt;/electronic-resource-num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5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1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1DE066FF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s in geriatric major depression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4DBF6D7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the safety and efficacy of vitamin D supplementation among older patients with major depression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599646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and study design </w:t>
            </w:r>
          </w:p>
        </w:tc>
        <w:tc>
          <w:tcPr>
            <w:tcW w:w="4463" w:type="dxa"/>
            <w:tcBorders>
              <w:left w:val="nil"/>
            </w:tcBorders>
          </w:tcPr>
          <w:p w14:paraId="28ADBC81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Non-randomized trial. Vitamin D was additionally given to the routine anti-depressant study group. </w:t>
            </w:r>
          </w:p>
        </w:tc>
      </w:tr>
      <w:tr w:rsidR="008D408A" w:rsidRPr="008D408A" w14:paraId="3B40FEA0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322F3C1A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Vaziri, F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WYXppcmk8L0F1dGhvcj48WWVhcj4yMDE2PC9ZZWFyPjxS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WYXppcmk8L0F1dGhvcj48WWVhcj4yMDE2PC9ZZWFyPjxS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6]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5921827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A randomized controlled trial of vitamin D supplementation on perinatal depression: In Iranian pregnant mothers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75961073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the effect of vitamin D3 supplementation on perinatal depression score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901FF18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</w:tcBorders>
          </w:tcPr>
          <w:p w14:paraId="7CA4042C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ffect of vitamin D supplementation on depressive symptoms in pregnant women was examined.</w:t>
            </w:r>
          </w:p>
        </w:tc>
      </w:tr>
      <w:tr w:rsidR="008D408A" w:rsidRPr="008D408A" w14:paraId="5D6B4CAE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477516AB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Yalamanchili, V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ZYWxhbWFuY2hpbGk8L0F1dGhvcj48WWVhcj4yMDEyPC9Z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ZYWxhbWFuY2hpbGk8L0F1dGhvcj48WWVhcj4yMDEyPC9Z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7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2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71F37017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reatment with hormone therapy and calcitriol did not affect depression in older postmenopausal women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2320179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effect of hormone therapy and calcitriol on depression in elderly postmenopausal women and to determine whether the response was associated with polymorphisms of estrogen receptor-alpha and vitamin D receptor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2136EC94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463" w:type="dxa"/>
            <w:tcBorders>
              <w:left w:val="nil"/>
            </w:tcBorders>
          </w:tcPr>
          <w:p w14:paraId="531EBDFC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 of calcitriol combined with hormone therapy.</w:t>
            </w:r>
          </w:p>
        </w:tc>
      </w:tr>
      <w:tr w:rsidR="008D408A" w:rsidRPr="008D408A" w14:paraId="5007B517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78698AC5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Shipowick, C.D. [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Shipowick&lt;/Author&gt;&lt;Year&gt;2009&lt;/Year&gt;&lt;RecNum&gt;82&lt;/RecNum&gt;&lt;DisplayText&gt;[78]&lt;/DisplayText&gt;&lt;record&gt;&lt;rec-number&gt;82&lt;/rec-number&gt;&lt;foreign-keys&gt;&lt;key app="EN" db-id="tptv2f5vnptwfrezwd85tssv0f0pdst05zsp" timestamp="1643407582"&gt;82&lt;/key&gt;&lt;/foreign-keys&gt;&lt;ref-type name="Journal Article"&gt;17&lt;/ref-type&gt;&lt;contributors&gt;&lt;authors&gt;&lt;author&gt;Shipowick, C. D.&lt;/author&gt;&lt;author&gt;Moore, C. B.&lt;/author&gt;&lt;author&gt;Corbett, C.&lt;/author&gt;&lt;author&gt;Bindler, R.&lt;/author&gt;&lt;/authors&gt;&lt;/contributors&gt;&lt;auth-address&gt;Washington State University, Richland, WA 99352, USA. cshipowick@charter.net&lt;/auth-address&gt;&lt;titles&gt;&lt;title&gt;Vitamin D and depressive symptoms in women during the winter: a pilot study&lt;/title&gt;&lt;secondary-title&gt;Appl Nurs Res&lt;/secondary-title&gt;&lt;alt-title&gt;Applied nursing research : ANR&lt;/alt-title&gt;&lt;/titles&gt;&lt;periodical&gt;&lt;full-title&gt;Appl Nurs Res&lt;/full-title&gt;&lt;abbr-1&gt;Applied nursing research : ANR&lt;/abbr-1&gt;&lt;/periodical&gt;&lt;alt-periodical&gt;&lt;full-title&gt;Appl Nurs Res&lt;/full-title&gt;&lt;abbr-1&gt;Applied nursing research : ANR&lt;/abbr-1&gt;&lt;/alt-periodical&gt;&lt;pages&gt;221-5&lt;/pages&gt;&lt;volume&gt;22&lt;/volume&gt;&lt;number&gt;3&lt;/number&gt;&lt;edition&gt;2009/07/21&lt;/edition&gt;&lt;keywords&gt;&lt;keyword&gt;Adult&lt;/keyword&gt;&lt;keyword&gt;Depression/blood/complications/*drug therapy&lt;/keyword&gt;&lt;keyword&gt;Female&lt;/keyword&gt;&lt;keyword&gt;Humans&lt;/keyword&gt;&lt;keyword&gt;Middle Aged&lt;/keyword&gt;&lt;keyword&gt;Pilot Projects&lt;/keyword&gt;&lt;keyword&gt;Psychiatric Status Rating Scales&lt;/keyword&gt;&lt;keyword&gt;*Seasons&lt;/keyword&gt;&lt;keyword&gt;Vitamin D/*administration &amp;amp; dosage/blood&lt;/keyword&gt;&lt;keyword&gt;Vitamin D Deficiency/blood/complications/*drug therapy&lt;/keyword&gt;&lt;keyword&gt;Vitamins/*administration &amp;amp; dosage/blood&lt;/keyword&gt;&lt;keyword&gt;Young Adult&lt;/keyword&gt;&lt;/keywords&gt;&lt;dates&gt;&lt;year&gt;2009&lt;/year&gt;&lt;pub-dates&gt;&lt;date&gt;Aug&lt;/date&gt;&lt;/pub-dates&gt;&lt;/dates&gt;&lt;isbn&gt;0897-1897&lt;/isbn&gt;&lt;accession-num&gt;19616172&lt;/accession-num&gt;&lt;urls&gt;&lt;/urls&gt;&lt;electronic-resource-num&gt;10.1016/j.apnr.2007.08.001&lt;/electronic-resource-num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8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0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03FDA66D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and depressive symptoms in women during the winter: A pilot study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34E644A4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dicate that vitamin D supplementation may decrease depressive symptoms during the winter month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0E42564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tudy design and 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4B7B30B0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A pilot study and study group consisting of children and adolescents. </w:t>
            </w:r>
          </w:p>
        </w:tc>
      </w:tr>
      <w:tr w:rsidR="008D408A" w:rsidRPr="008D408A" w14:paraId="5D42AE53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52BB20E6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Wang, Y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XYW5nPC9BdXRob3I+PFllYXI+MjAxNjwvWWVhcj48UmVj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XYW5nPC9BdXRob3I+PFllYXI+MjAxNjwvWWVhcj48UmVj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79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6FEA06D2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Efficacy of high-dose supplementation with oral vitamin D3 on depressive symptoms in dialysis patients with vitamin D3 insufficiency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0149C6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valuate whether high-dose vitamin D3 (VD3) supplementation has beneficial effects on depressive symptoms in dialysis pati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31BFF2E8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opulation</w:t>
            </w:r>
          </w:p>
        </w:tc>
        <w:tc>
          <w:tcPr>
            <w:tcW w:w="4463" w:type="dxa"/>
            <w:tcBorders>
              <w:left w:val="nil"/>
            </w:tcBorders>
          </w:tcPr>
          <w:p w14:paraId="2BD6749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tudy population consisted of dialysis patients. </w:t>
            </w:r>
          </w:p>
        </w:tc>
      </w:tr>
      <w:tr w:rsidR="008D408A" w:rsidRPr="008D408A" w14:paraId="26D03822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62268336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Zhang, M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Zhang&lt;/Author&gt;&lt;Year&gt;2011&lt;/Year&gt;&lt;RecNum&gt;84&lt;/RecNum&gt;&lt;DisplayText&gt;[80]&lt;/DisplayText&gt;&lt;record&gt;&lt;rec-number&gt;84&lt;/rec-number&gt;&lt;foreign-keys&gt;&lt;key app="EN" db-id="tptv2f5vnptwfrezwd85tssv0f0pdst05zsp" timestamp="1643407582"&gt;84&lt;/key&gt;&lt;/foreign-keys&gt;&lt;ref-type name="Journal Article"&gt;17&lt;/ref-type&gt;&lt;contributors&gt;&lt;authors&gt;&lt;author&gt;Zhang, M.&lt;/author&gt;&lt;author&gt;Robitaille, L.&lt;/author&gt;&lt;author&gt;Eintracht, S.&lt;/author&gt;&lt;author&gt;Hoffer, L. J.&lt;/author&gt;&lt;/authors&gt;&lt;/contributors&gt;&lt;auth-address&gt;Lady Davis Institute for Medical Research, McGill University, and Jewish General Hospital, 3755 Cote Sainte Catherine, Montreal, QC H3T 1E2, Canada. l.hoffer@mcgill.ca&lt;/auth-address&gt;&lt;titles&gt;&lt;title&gt;Vitamin C provision improves mood in acutely hospitalized patients&lt;/title&gt;&lt;secondary-title&gt;Nutrition&lt;/secondary-title&gt;&lt;alt-title&gt;Nutrition (Burbank, Los Angeles County, Calif.)&lt;/alt-title&gt;&lt;/titles&gt;&lt;periodical&gt;&lt;full-title&gt;Nutrition&lt;/full-title&gt;&lt;/periodical&gt;&lt;pages&gt;530-3&lt;/pages&gt;&lt;volume&gt;27&lt;/volume&gt;&lt;number&gt;5&lt;/number&gt;&lt;edition&gt;2010/08/07&lt;/edition&gt;&lt;keywords&gt;&lt;keyword&gt;Acute Disease/*psychology&lt;/keyword&gt;&lt;keyword&gt;Affect/*drug effects&lt;/keyword&gt;&lt;keyword&gt;Ascorbic Acid/*blood/*therapeutic use&lt;/keyword&gt;&lt;keyword&gt;Ascorbic Acid Deficiency/*drug therapy/epidemiology&lt;/keyword&gt;&lt;keyword&gt;Double-Blind Method&lt;/keyword&gt;&lt;keyword&gt;Female&lt;/keyword&gt;&lt;keyword&gt;Hospitalization&lt;/keyword&gt;&lt;keyword&gt;Humans&lt;/keyword&gt;&lt;keyword&gt;Leukocytes, Mononuclear/drug effects&lt;/keyword&gt;&lt;keyword&gt;Male&lt;/keyword&gt;&lt;keyword&gt;Prevalence&lt;/keyword&gt;&lt;keyword&gt;Psychological Tests&lt;/keyword&gt;&lt;keyword&gt;Vitamin D/administration &amp;amp; dosage/analogs &amp;amp; derivatives/blood/therapeutic use&lt;/keyword&gt;&lt;keyword&gt;Vitamin D Deficiency/*drug therapy/epidemiology&lt;/keyword&gt;&lt;/keywords&gt;&lt;dates&gt;&lt;year&gt;2011&lt;/year&gt;&lt;pub-dates&gt;&lt;date&gt;May&lt;/date&gt;&lt;/pub-dates&gt;&lt;/dates&gt;&lt;isbn&gt;0899-9007&lt;/isbn&gt;&lt;accession-num&gt;20688474&lt;/accession-num&gt;&lt;urls&gt;&lt;/urls&gt;&lt;electronic-resource-num&gt;10.1016/j.nut.2010.05.016&lt;/electronic-resource-num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0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1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7A849F62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C provision improves mood in acutely hospitalized patients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CE35A9A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investigate the effect of deficiencies of vitamin C and D in acute hospitalized patient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4917A448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</w:t>
            </w:r>
          </w:p>
        </w:tc>
        <w:tc>
          <w:tcPr>
            <w:tcW w:w="4463" w:type="dxa"/>
            <w:tcBorders>
              <w:left w:val="nil"/>
            </w:tcBorders>
          </w:tcPr>
          <w:p w14:paraId="2B062BE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 combined with vitamin C.</w:t>
            </w:r>
          </w:p>
        </w:tc>
      </w:tr>
      <w:tr w:rsidR="00336B3B" w:rsidRPr="008D408A" w14:paraId="6E619593" w14:textId="77777777" w:rsidTr="002655A7">
        <w:trPr>
          <w:trHeight w:val="774"/>
          <w:jc w:val="center"/>
        </w:trPr>
        <w:tc>
          <w:tcPr>
            <w:tcW w:w="2193" w:type="dxa"/>
            <w:tcBorders>
              <w:right w:val="nil"/>
            </w:tcBorders>
          </w:tcPr>
          <w:p w14:paraId="1D062EB2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Ostadmohammadi, V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Pc3RhZG1vaGFtbWFkaTwvQXV0aG9yPjxZZWFyPjIwMTk8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Pc3RhZG1vaGFtbWFkaTwvQXV0aG9yPjxZZWFyPjIwMTk8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1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9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113A1AF0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and probiotic co-supplementation affects mental health, hormonal, inflammatory and oxidative stress parameters in women with polycystic ovary syndrome (PCOS)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7D282C78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determine the effect of vitamin D and probiotic co‐administration on mental health, hormonal, inflammatory and oxidative stress parameters in women with PCO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93EFC25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Intervention </w:t>
            </w:r>
          </w:p>
        </w:tc>
        <w:tc>
          <w:tcPr>
            <w:tcW w:w="4463" w:type="dxa"/>
            <w:tcBorders>
              <w:left w:val="nil"/>
            </w:tcBorders>
          </w:tcPr>
          <w:p w14:paraId="505BD75B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combined with probiotic co-supplementation.</w:t>
            </w:r>
          </w:p>
        </w:tc>
      </w:tr>
    </w:tbl>
    <w:p w14:paraId="30B4083D" w14:textId="58D920DB" w:rsidR="00336B3B" w:rsidRPr="008D408A" w:rsidRDefault="00336B3B" w:rsidP="00336B3B">
      <w:pPr>
        <w:rPr>
          <w:color w:val="000000" w:themeColor="text1"/>
        </w:rPr>
      </w:pPr>
    </w:p>
    <w:p w14:paraId="1CCE5511" w14:textId="77777777" w:rsidR="00E5665B" w:rsidRPr="008D408A" w:rsidRDefault="00E5665B" w:rsidP="00336B3B">
      <w:pPr>
        <w:rPr>
          <w:color w:val="000000" w:themeColor="text1"/>
        </w:rPr>
      </w:pPr>
    </w:p>
    <w:p w14:paraId="05ACCBEE" w14:textId="77777777" w:rsidR="00336B3B" w:rsidRPr="008D408A" w:rsidRDefault="00336B3B" w:rsidP="00336B3B">
      <w:pPr>
        <w:rPr>
          <w:color w:val="000000" w:themeColor="text1"/>
        </w:rPr>
      </w:pPr>
    </w:p>
    <w:p w14:paraId="51180CAD" w14:textId="77777777" w:rsidR="00336B3B" w:rsidRPr="008D408A" w:rsidRDefault="00336B3B" w:rsidP="00336B3B">
      <w:pPr>
        <w:rPr>
          <w:color w:val="000000" w:themeColor="text1"/>
        </w:rPr>
      </w:pPr>
    </w:p>
    <w:tbl>
      <w:tblPr>
        <w:tblStyle w:val="TableGrid"/>
        <w:tblW w:w="15030" w:type="dxa"/>
        <w:jc w:val="center"/>
        <w:tblLook w:val="04A0" w:firstRow="1" w:lastRow="0" w:firstColumn="1" w:lastColumn="0" w:noHBand="0" w:noVBand="1"/>
      </w:tblPr>
      <w:tblGrid>
        <w:gridCol w:w="2193"/>
        <w:gridCol w:w="3562"/>
        <w:gridCol w:w="2874"/>
        <w:gridCol w:w="1938"/>
        <w:gridCol w:w="4463"/>
      </w:tblGrid>
      <w:tr w:rsidR="008D408A" w:rsidRPr="008D408A" w14:paraId="22C9FA2B" w14:textId="77777777" w:rsidTr="002655A7">
        <w:trPr>
          <w:trHeight w:val="416"/>
          <w:jc w:val="center"/>
        </w:trPr>
        <w:tc>
          <w:tcPr>
            <w:tcW w:w="2193" w:type="dxa"/>
            <w:tcBorders>
              <w:right w:val="nil"/>
            </w:tcBorders>
          </w:tcPr>
          <w:p w14:paraId="22AB30ED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lastRenderedPageBreak/>
              <w:t xml:space="preserve">Penckofer, S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QZW5ja29mZXI8L0F1dGhvcj48WWVhcj4yMDE3PC9ZZWFy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QZW5ja29mZXI8L0F1dGhvcj48WWVhcj4yMDE3PC9ZZWFy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2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7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1C80B30A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ation improves mood in women with type 2 diabetes (T2DM)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1061504A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determine the effect of vitamin D supplementation on improving mood (depression and anxiety) and health status (mental and physical) in women with T2DM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051EF9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6260487E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No control groups; all participants take vitamin D supplements. </w:t>
            </w:r>
          </w:p>
        </w:tc>
      </w:tr>
      <w:tr w:rsidR="008D408A" w:rsidRPr="008D408A" w14:paraId="7B22EF1B" w14:textId="77777777" w:rsidTr="002655A7">
        <w:trPr>
          <w:trHeight w:val="1034"/>
          <w:jc w:val="center"/>
        </w:trPr>
        <w:tc>
          <w:tcPr>
            <w:tcW w:w="2193" w:type="dxa"/>
            <w:tcBorders>
              <w:right w:val="nil"/>
            </w:tcBorders>
          </w:tcPr>
          <w:p w14:paraId="398F172B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Harris, S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Harris&lt;/Author&gt;&lt;Year&gt;1993&lt;/Year&gt;&lt;RecNum&gt;87&lt;/RecNum&gt;&lt;DisplayText&gt;[83]&lt;/DisplayText&gt;&lt;record&gt;&lt;rec-number&gt;87&lt;/rec-number&gt;&lt;foreign-keys&gt;&lt;key app="EN" db-id="tptv2f5vnptwfrezwd85tssv0f0pdst05zsp" timestamp="1643407582"&gt;87&lt;/key&gt;&lt;/foreign-keys&gt;&lt;ref-type name="Journal Article"&gt;17&lt;/ref-type&gt;&lt;contributors&gt;&lt;authors&gt;&lt;author&gt;Harris, S.&lt;/author&gt;&lt;author&gt;Dawson-Hughes, B.&lt;/author&gt;&lt;/authors&gt;&lt;/contributors&gt;&lt;titles&gt;&lt;title&gt;Seasonal mood changes in 250 normal women&lt;/title&gt;&lt;secondary-title&gt;Psychiatry Res&lt;/secondary-title&gt;&lt;/titles&gt;&lt;periodical&gt;&lt;full-title&gt;Psychiatry Res&lt;/full-title&gt;&lt;/periodical&gt;&lt;pages&gt;77‐87&lt;/pages&gt;&lt;volume&gt;49&lt;/volume&gt;&lt;number&gt;1&lt;/number&gt;&lt;keywords&gt;&lt;keyword&gt;Adult&lt;/keyword&gt;&lt;keyword&gt;Aged&lt;/keyword&gt;&lt;keyword&gt;Bone Density [drug effects]&lt;/keyword&gt;&lt;keyword&gt;Boston [epidemiology]&lt;/keyword&gt;&lt;keyword&gt;Calcium, Dietary [administration &amp;amp; dosage]&lt;/keyword&gt;&lt;keyword&gt;Cross‐Sectional Studies&lt;/keyword&gt;&lt;keyword&gt;Female&lt;/keyword&gt;&lt;keyword&gt;Humans&lt;/keyword&gt;&lt;keyword&gt;Incidence&lt;/keyword&gt;&lt;keyword&gt;Middle Aged&lt;/keyword&gt;&lt;keyword&gt;Personality Inventory&lt;/keyword&gt;&lt;keyword&gt;Reference Values&lt;/keyword&gt;&lt;keyword&gt;Seasonal Affective Disorder [*diagnosis, epidemiology, psychology]&lt;/keyword&gt;&lt;keyword&gt;Seasons&lt;/keyword&gt;&lt;keyword&gt;Vitamin D [administration &amp;amp; dosage]&lt;/keyword&gt;&lt;/keywords&gt;&lt;dates&gt;&lt;year&gt;1993&lt;/year&gt;&lt;/dates&gt;&lt;accession-num&gt;CN-00100037&lt;/accession-num&gt;&lt;work-type&gt;Clinical Trial; Journal Article; Randomized Controlled Trial; Research Support, U.S. Gov&amp;apos;t, Non‐P.H.S.&lt;/work-type&gt;&lt;urls&gt;&lt;related-urls&gt;&lt;url&gt;https://www.cochranelibrary.com/central/doi/10.1002/central/CN-00100037/full&lt;/url&gt;&lt;/related-urls&gt;&lt;/urls&gt;&lt;custom3&gt;PUBMED 8140183&lt;/custom3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3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1993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41789467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Seasonal mood changes in 250 normal women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9E20DB5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effects of supplementation with vitamin D on overall and seasonal rates of bone los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034ADE0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7FFF2B09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No control groups; all participants take vitamin D supplements.</w:t>
            </w:r>
          </w:p>
        </w:tc>
      </w:tr>
      <w:tr w:rsidR="008D408A" w:rsidRPr="008D408A" w14:paraId="592DCE29" w14:textId="77777777" w:rsidTr="002655A7">
        <w:trPr>
          <w:trHeight w:val="416"/>
          <w:jc w:val="center"/>
        </w:trPr>
        <w:tc>
          <w:tcPr>
            <w:tcW w:w="2193" w:type="dxa"/>
            <w:tcBorders>
              <w:right w:val="nil"/>
            </w:tcBorders>
          </w:tcPr>
          <w:p w14:paraId="063BCA2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Marsh, W.K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NYXJzaDwvQXV0aG9yPjxZZWFyPjIwMTc8L1llYXI+PFJl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NYXJzaDwvQXV0aG9yPjxZZWFyPjIwMTc8L1llYXI+PFJl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4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7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3EC82BCA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ation in bipolar depression: A double-blind placebo-controlled tria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2044BF7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examine the efficiency of vitamin D in reducing bipolar depression symptom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0873402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Population </w:t>
            </w:r>
          </w:p>
        </w:tc>
        <w:tc>
          <w:tcPr>
            <w:tcW w:w="4463" w:type="dxa"/>
            <w:tcBorders>
              <w:left w:val="nil"/>
            </w:tcBorders>
          </w:tcPr>
          <w:p w14:paraId="487204C5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cluded patients under treatment for depression.</w:t>
            </w:r>
          </w:p>
        </w:tc>
      </w:tr>
      <w:tr w:rsidR="008D408A" w:rsidRPr="008D408A" w14:paraId="2A6CA297" w14:textId="77777777" w:rsidTr="002655A7">
        <w:trPr>
          <w:trHeight w:val="416"/>
          <w:jc w:val="center"/>
        </w:trPr>
        <w:tc>
          <w:tcPr>
            <w:tcW w:w="2193" w:type="dxa"/>
            <w:tcBorders>
              <w:right w:val="nil"/>
            </w:tcBorders>
          </w:tcPr>
          <w:p w14:paraId="4D4AD78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Rolf, L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Sb2xmPC9BdXRob3I+PFllYXI+MjAxNzwvWWVhcj48UmVj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Sb2xmPC9BdXRob3I+PFllYXI+MjAxNzwvWWVhcj48UmVj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5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7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4B3A5D2F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3 supplementation in multiple sclerosis (MS): Symptoms and biomarkers of depression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1915AE71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3 supplementation reduces depressive symptoms in MS via its immunomodulatory properties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6FD1DAC6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Study design </w:t>
            </w:r>
          </w:p>
        </w:tc>
        <w:tc>
          <w:tcPr>
            <w:tcW w:w="4463" w:type="dxa"/>
            <w:tcBorders>
              <w:left w:val="nil"/>
            </w:tcBorders>
          </w:tcPr>
          <w:p w14:paraId="60C2C0D5" w14:textId="77777777" w:rsidR="00336B3B" w:rsidRPr="008D408A" w:rsidRDefault="00336B3B" w:rsidP="002655A7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A pilot study. </w:t>
            </w:r>
          </w:p>
        </w:tc>
      </w:tr>
      <w:tr w:rsidR="008D408A" w:rsidRPr="008D408A" w14:paraId="049F7E11" w14:textId="77777777" w:rsidTr="002655A7">
        <w:trPr>
          <w:trHeight w:val="416"/>
          <w:jc w:val="center"/>
        </w:trPr>
        <w:tc>
          <w:tcPr>
            <w:tcW w:w="2193" w:type="dxa"/>
            <w:tcBorders>
              <w:right w:val="nil"/>
            </w:tcBorders>
          </w:tcPr>
          <w:p w14:paraId="3C06F9DB" w14:textId="696D6B97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Sepehrmanesh, Z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ZXBlaHJtYW5lc2g8L0F1dGhvcj48WWVhcj4yMDE2PC9Z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>
                <w:fldData xml:space="preserve">PEVuZE5vdGU+PENpdGU+PEF1dGhvcj5TZXBlaHJtYW5lc2g8L0F1dGhvcj48WWVhcj4yMDE2PC9Z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==
</w:fldData>
              </w:fldCha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.DATA 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6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16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72AC0B7D" w14:textId="25C560F7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supplementation affects BDI, insulin resistance, and biomarkers of oxidative stress in patients with major depressive disorder: A randomized, controlled clinical tria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4D41BECF" w14:textId="2025A6CB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assess whether vitamin D supplementation can reduce symptoms of depression, metabolic profiles, serum high-sensitivity C-reactive protein (hs-CRP), and biomarkers of oxidative stress in patients with major depressive disorder (MDD)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6E41E38A" w14:textId="5F7C8306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utcome and population</w:t>
            </w:r>
          </w:p>
        </w:tc>
        <w:tc>
          <w:tcPr>
            <w:tcW w:w="4463" w:type="dxa"/>
            <w:tcBorders>
              <w:left w:val="nil"/>
            </w:tcBorders>
          </w:tcPr>
          <w:p w14:paraId="46BB6FBF" w14:textId="77777777" w:rsidR="00E5665B" w:rsidRPr="008D408A" w:rsidRDefault="00E5665B" w:rsidP="00E5665B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1 – Primary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outcome: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BDI for depressive symptoms and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>secondary outcome: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Glucose homeostasis variables, lipid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rtl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profiles, hs-CRP, and biomarkers of oxidative stress outcomes assessed.</w:t>
            </w:r>
          </w:p>
          <w:p w14:paraId="70C304E3" w14:textId="1FBAC1D0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2 – Population </w:t>
            </w: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on psychiatry medication.</w:t>
            </w:r>
          </w:p>
        </w:tc>
      </w:tr>
      <w:tr w:rsidR="00E5665B" w:rsidRPr="008D408A" w14:paraId="0FE92B3B" w14:textId="77777777" w:rsidTr="002655A7">
        <w:trPr>
          <w:trHeight w:val="416"/>
          <w:jc w:val="center"/>
        </w:trPr>
        <w:tc>
          <w:tcPr>
            <w:tcW w:w="2193" w:type="dxa"/>
            <w:tcBorders>
              <w:right w:val="nil"/>
            </w:tcBorders>
          </w:tcPr>
          <w:p w14:paraId="18CDBF3C" w14:textId="3708976B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Vieth, R.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Vieth&lt;/Author&gt;&lt;Year&gt;2004&lt;/Year&gt;&lt;RecNum&gt;91&lt;/RecNum&gt;&lt;DisplayText&gt;[87]&lt;/DisplayText&gt;&lt;record&gt;&lt;rec-number&gt;91&lt;/rec-number&gt;&lt;foreign-keys&gt;&lt;key app="EN" db-id="tptv2f5vnptwfrezwd85tssv0f0pdst05zsp" timestamp="1643407583"&gt;91&lt;/key&gt;&lt;/foreign-keys&gt;&lt;ref-type name="Journal Article"&gt;17&lt;/ref-type&gt;&lt;contributors&gt;&lt;authors&gt;&lt;author&gt;Vieth, R.&lt;/author&gt;&lt;author&gt;Kimball, S.&lt;/author&gt;&lt;author&gt;Hu, A.&lt;/author&gt;&lt;author&gt;Walfish, P. G.&lt;/author&gt;&lt;/authors&gt;&lt;/contributors&gt;&lt;auth-address&gt;Department of Laboratory Medicine and Pathology, University of Toronto, Canada. rvieth@mtsinai.on.ca&lt;/auth-address&gt;&lt;titles&gt;&lt;title&gt;Randomized comparison of the effects of the vitamin D3 adequate intake versus 100 mcg (4000 IU) per day on biochemical responses and the wellbeing of patients&lt;/title&gt;&lt;secondary-title&gt;Nutr J&lt;/secondary-title&gt;&lt;alt-title&gt;Nutrition journal&lt;/alt-title&gt;&lt;/titles&gt;&lt;periodical&gt;&lt;full-title&gt;Nutr J&lt;/full-title&gt;&lt;abbr-1&gt;Nutrition journal&lt;/abbr-1&gt;&lt;/periodical&gt;&lt;alt-periodical&gt;&lt;full-title&gt;Nutr J&lt;/full-title&gt;&lt;abbr-1&gt;Nutrition journal&lt;/abbr-1&gt;&lt;/alt-periodical&gt;&lt;pages&gt;8&lt;/pages&gt;&lt;volume&gt;3&lt;/volume&gt;&lt;edition&gt;2004/07/21&lt;/edition&gt;&lt;dates&gt;&lt;year&gt;2004&lt;/year&gt;&lt;pub-dates&gt;&lt;date&gt;Jul 19&lt;/date&gt;&lt;/pub-dates&gt;&lt;/dates&gt;&lt;isbn&gt;1475-2891&lt;/isbn&gt;&lt;accession-num&gt;15260882&lt;/accession-num&gt;&lt;urls&gt;&lt;/urls&gt;&lt;custom2&gt;PMC506781&lt;/custom2&gt;&lt;electronic-resource-num&gt;10.1186/1475-2891-3-8&lt;/electronic-resource-num&gt;&lt;remote-database-provider&gt;NLM&lt;/remote-database-provider&gt;&lt;language&gt;eng&lt;/language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7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2004</w:t>
            </w:r>
          </w:p>
        </w:tc>
        <w:tc>
          <w:tcPr>
            <w:tcW w:w="3562" w:type="dxa"/>
            <w:tcBorders>
              <w:left w:val="nil"/>
              <w:right w:val="nil"/>
            </w:tcBorders>
          </w:tcPr>
          <w:p w14:paraId="282E23C9" w14:textId="5FA5C799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Randomized, controlled clinical trial</w:t>
            </w:r>
          </w:p>
        </w:tc>
        <w:tc>
          <w:tcPr>
            <w:tcW w:w="2874" w:type="dxa"/>
            <w:tcBorders>
              <w:left w:val="nil"/>
              <w:right w:val="nil"/>
            </w:tcBorders>
          </w:tcPr>
          <w:p w14:paraId="0D1F9856" w14:textId="75E72FB7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compare the effects of these doses on biochemical responses and the sense of well-being.</w:t>
            </w:r>
          </w:p>
        </w:tc>
        <w:tc>
          <w:tcPr>
            <w:tcW w:w="1938" w:type="dxa"/>
            <w:tcBorders>
              <w:left w:val="nil"/>
              <w:right w:val="nil"/>
            </w:tcBorders>
          </w:tcPr>
          <w:p w14:paraId="1023C535" w14:textId="411E7857" w:rsidR="00E5665B" w:rsidRPr="008D408A" w:rsidRDefault="00E5665B" w:rsidP="00E5665B">
            <w:pPr>
              <w:spacing w:after="160" w:line="259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Control group</w:t>
            </w:r>
          </w:p>
        </w:tc>
        <w:tc>
          <w:tcPr>
            <w:tcW w:w="4463" w:type="dxa"/>
            <w:tcBorders>
              <w:left w:val="nil"/>
            </w:tcBorders>
          </w:tcPr>
          <w:p w14:paraId="47512AF1" w14:textId="48FB7AFF" w:rsidR="00E5665B" w:rsidRPr="008D408A" w:rsidRDefault="00E5665B" w:rsidP="00E5665B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Both studies by Vieth were excluded from the meta-analysis, as these only used an intervention group, with no control group for comparison.</w:t>
            </w:r>
          </w:p>
        </w:tc>
      </w:tr>
    </w:tbl>
    <w:p w14:paraId="24A65452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color w:val="000000" w:themeColor="text1"/>
          <w:lang w:val="en-GB"/>
        </w:rPr>
        <w:sectPr w:rsidR="00336B3B" w:rsidRPr="008D408A" w:rsidSect="00E20596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"/>
        <w:tblW w:w="1503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03"/>
        <w:gridCol w:w="3604"/>
        <w:gridCol w:w="2835"/>
        <w:gridCol w:w="1883"/>
        <w:gridCol w:w="4505"/>
      </w:tblGrid>
      <w:tr w:rsidR="00336B3B" w:rsidRPr="008D408A" w14:paraId="2BAE3B4B" w14:textId="77777777" w:rsidTr="002655A7">
        <w:trPr>
          <w:trHeight w:val="1718"/>
          <w:jc w:val="center"/>
        </w:trPr>
        <w:tc>
          <w:tcPr>
            <w:tcW w:w="2203" w:type="dxa"/>
          </w:tcPr>
          <w:p w14:paraId="62169139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</w:pPr>
            <w:bookmarkStart w:id="11" w:name="_Hlk29803987"/>
            <w:bookmarkStart w:id="12" w:name="_Hlk52481694"/>
            <w:bookmarkStart w:id="13" w:name="_Hlk52481831"/>
            <w:bookmarkStart w:id="14" w:name="_Hlk52481342"/>
            <w:bookmarkStart w:id="15" w:name="_Hlk52481443"/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lastRenderedPageBreak/>
              <w:t>Rajabi-Naeeni, et al.</w:t>
            </w:r>
            <w:r w:rsidRPr="008D408A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begin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instrText xml:space="preserve"> ADDIN EN.CITE &lt;EndNote&gt;&lt;Cite&gt;&lt;Author&gt;Rajabi-Naeeni&lt;/Author&gt;&lt;Year&gt;2019&lt;/Year&gt;&lt;RecNum&gt;92&lt;/RecNum&gt;&lt;DisplayText&gt;[88]&lt;/DisplayText&gt;&lt;record&gt;&lt;rec-number&gt;92&lt;/rec-number&gt;&lt;foreign-keys&gt;&lt;key app="EN" db-id="tptv2f5vnptwfrezwd85tssv0f0pdst05zsp" timestamp="1643407583"&gt;92&lt;/key&gt;&lt;/foreign-keys&gt;&lt;ref-type name="Journal Article"&gt;17&lt;/ref-type&gt;&lt;contributors&gt;&lt;authors&gt;&lt;author&gt;Rajabi-Naeeni, Masoumeh&lt;/author&gt;&lt;author&gt;Dolatian, Mahrokh&lt;/author&gt;&lt;author&gt;Qorbani, Mostafa&lt;/author&gt;&lt;author&gt;Vaezi, Amir Abbas&lt;/author&gt;&lt;/authors&gt;&lt;/contributors&gt;&lt;titles&gt;&lt;title&gt;The effect of co supplementation of omega-3 and vitamin D on cardio metabolic risk factors and psychological distress in reproductive-aged women with prediabetes and hypovitaminosis D: a study protocol for a randomized controlled trial&lt;/title&gt;&lt;secondary-title&gt;Trials&lt;/secondary-title&gt;&lt;/titles&gt;&lt;periodical&gt;&lt;full-title&gt;Trials&lt;/full-title&gt;&lt;/periodical&gt;&lt;pages&gt;799&lt;/pages&gt;&lt;volume&gt;20&lt;/volume&gt;&lt;number&gt;1&lt;/number&gt;&lt;dates&gt;&lt;year&gt;2019&lt;/year&gt;&lt;/dates&gt;&lt;isbn&gt;1745-6215&lt;/isbn&gt;&lt;urls&gt;&lt;/urls&gt;&lt;/record&gt;&lt;/Cite&gt;&lt;/EndNote&gt;</w:instrTex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separate"/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[88]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fldChar w:fldCharType="end"/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</w:t>
            </w:r>
            <w:r w:rsidRPr="008D408A">
              <w:rPr>
                <w:rFonts w:ascii="Times New Roman" w:hAnsi="Times New Roman" w:cs="Times New Roman"/>
                <w:b/>
                <w:bCs/>
                <w:noProof/>
                <w:color w:val="000000" w:themeColor="text1"/>
                <w:sz w:val="20"/>
                <w:szCs w:val="20"/>
                <w:lang w:val="en-GB"/>
              </w:rPr>
              <w:t>2019</w:t>
            </w:r>
            <w:r w:rsidRPr="008D408A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lang w:val="en-GB"/>
              </w:rPr>
              <w:t xml:space="preserve">  </w:t>
            </w:r>
          </w:p>
        </w:tc>
        <w:tc>
          <w:tcPr>
            <w:tcW w:w="3604" w:type="dxa"/>
          </w:tcPr>
          <w:p w14:paraId="16CE15AC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 xml:space="preserve"> 2 × 2 factorial, triple-blind, randomized, placebo-controlled, clinical trial</w:t>
            </w:r>
          </w:p>
        </w:tc>
        <w:tc>
          <w:tcPr>
            <w:tcW w:w="2835" w:type="dxa"/>
          </w:tcPr>
          <w:p w14:paraId="7B22126A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To determine the effects        of these two supplements on fasting blood sugar, other cardio-metabolic risk factors, and psychological distress in reproductive-aged women with prediabetes and hypovitaminosis D.</w:t>
            </w:r>
          </w:p>
        </w:tc>
        <w:tc>
          <w:tcPr>
            <w:tcW w:w="1883" w:type="dxa"/>
          </w:tcPr>
          <w:p w14:paraId="65296FC8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Intervention</w:t>
            </w:r>
          </w:p>
        </w:tc>
        <w:tc>
          <w:tcPr>
            <w:tcW w:w="4505" w:type="dxa"/>
          </w:tcPr>
          <w:p w14:paraId="01B22E7E" w14:textId="77777777" w:rsidR="00336B3B" w:rsidRPr="008D408A" w:rsidRDefault="00336B3B" w:rsidP="002655A7">
            <w:pPr>
              <w:spacing w:after="120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</w:pPr>
            <w:r w:rsidRPr="008D408A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GB"/>
              </w:rPr>
              <w:t>Vitamin D combined with omega 3 supplementation.</w:t>
            </w:r>
          </w:p>
        </w:tc>
      </w:tr>
    </w:tbl>
    <w:p w14:paraId="56256378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7365DE6A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261270F6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2C8448F0" w14:textId="77777777" w:rsidR="00336B3B" w:rsidRPr="008D408A" w:rsidRDefault="00336B3B" w:rsidP="00336B3B">
      <w:pPr>
        <w:spacing w:after="160" w:line="259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bookmarkEnd w:id="0"/>
    <w:bookmarkEnd w:id="11"/>
    <w:bookmarkEnd w:id="12"/>
    <w:bookmarkEnd w:id="13"/>
    <w:bookmarkEnd w:id="14"/>
    <w:bookmarkEnd w:id="15"/>
    <w:p w14:paraId="69EEE22C" w14:textId="77777777" w:rsidR="00336B3B" w:rsidRPr="008D408A" w:rsidRDefault="00336B3B" w:rsidP="00336B3B">
      <w:pPr>
        <w:spacing w:after="200"/>
        <w:rPr>
          <w:rFonts w:ascii="Times New Roman" w:hAnsi="Times New Roman" w:cs="Times New Roman"/>
          <w:b/>
          <w:bCs/>
          <w:color w:val="000000" w:themeColor="text1"/>
          <w:lang w:val="en-GB"/>
        </w:rPr>
        <w:sectPr w:rsidR="00336B3B" w:rsidRPr="008D408A" w:rsidSect="00E20596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C679AAA" w14:textId="77777777" w:rsidR="00336B3B" w:rsidRPr="008D408A" w:rsidRDefault="00336B3B" w:rsidP="00336B3B">
      <w:pPr>
        <w:spacing w:after="200"/>
        <w:jc w:val="both"/>
        <w:rPr>
          <w:rFonts w:ascii="Times New Roman" w:hAnsi="Times New Roman" w:cs="Times New Roman"/>
          <w:i/>
          <w:iCs/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i/>
          <w:iCs/>
          <w:color w:val="000000" w:themeColor="text1"/>
          <w:lang w:val="en-GB"/>
        </w:rPr>
        <w:lastRenderedPageBreak/>
        <w:t>Supplementary Figure Legends</w:t>
      </w:r>
    </w:p>
    <w:p w14:paraId="7DA515B7" w14:textId="77777777" w:rsidR="00336B3B" w:rsidRPr="008D408A" w:rsidRDefault="00336B3B" w:rsidP="00336B3B">
      <w:pPr>
        <w:spacing w:after="200"/>
        <w:jc w:val="both"/>
        <w:rPr>
          <w:rFonts w:ascii="Times New Roman" w:hAnsi="Times New Roman" w:cs="Times New Roman"/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t>Supplementary Figure 1:</w:t>
      </w:r>
      <w:r w:rsidRPr="008D408A">
        <w:rPr>
          <w:rFonts w:ascii="Times New Roman" w:hAnsi="Times New Roman" w:cs="Times New Roman"/>
          <w:color w:val="000000" w:themeColor="text1"/>
          <w:lang w:val="en-GB"/>
        </w:rPr>
        <w:t xml:space="preserve"> Funnel plots of publication bias for vitamin D supplementation and depressive symptoms. The blue dots represent the studies; the solid vertical line represents the log odds ratio for the pooled estimate obtained from the meta-analysis, and the dashed diagonal lines represent the 95% confidence limits around the pooled estimate</w:t>
      </w:r>
    </w:p>
    <w:p w14:paraId="413F02E5" w14:textId="77777777" w:rsidR="00336B3B" w:rsidRPr="008D408A" w:rsidRDefault="00336B3B" w:rsidP="00336B3B">
      <w:pPr>
        <w:rPr>
          <w:rFonts w:ascii="Times New Roman" w:hAnsi="Times New Roman" w:cs="Times New Roman"/>
          <w:b/>
          <w:bCs/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b/>
          <w:bCs/>
          <w:color w:val="000000" w:themeColor="text1"/>
          <w:lang w:val="en-GB"/>
        </w:rPr>
        <w:t>Supplementary Figure 1</w:t>
      </w:r>
    </w:p>
    <w:p w14:paraId="295ED6F2" w14:textId="77777777" w:rsidR="00336B3B" w:rsidRPr="008D408A" w:rsidRDefault="00336B3B" w:rsidP="00336B3B">
      <w:pPr>
        <w:rPr>
          <w:color w:val="000000" w:themeColor="text1"/>
          <w:lang w:val="en-GB"/>
        </w:rPr>
      </w:pPr>
      <w:r w:rsidRPr="008D408A">
        <w:rPr>
          <w:rFonts w:ascii="Times New Roman" w:hAnsi="Times New Roman" w:cs="Times New Roman"/>
          <w:b/>
          <w:bCs/>
          <w:noProof/>
          <w:color w:val="000000" w:themeColor="text1"/>
          <w:lang w:val="en-IN" w:eastAsia="en-IN"/>
        </w:rPr>
        <w:drawing>
          <wp:anchor distT="0" distB="0" distL="114300" distR="114300" simplePos="0" relativeHeight="251662336" behindDoc="0" locked="0" layoutInCell="1" allowOverlap="1" wp14:anchorId="0B17D0C4" wp14:editId="2BB0B137">
            <wp:simplePos x="0" y="0"/>
            <wp:positionH relativeFrom="margin">
              <wp:align>left</wp:align>
            </wp:positionH>
            <wp:positionV relativeFrom="paragraph">
              <wp:posOffset>4445</wp:posOffset>
            </wp:positionV>
            <wp:extent cx="5448300" cy="3157855"/>
            <wp:effectExtent l="0" t="0" r="0" b="4445"/>
            <wp:wrapSquare wrapText="bothSides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8300" cy="31578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3668CDE4" w14:textId="77777777" w:rsidR="00336B3B" w:rsidRPr="008D408A" w:rsidRDefault="00336B3B" w:rsidP="00336B3B">
      <w:pPr>
        <w:tabs>
          <w:tab w:val="center" w:pos="1547"/>
        </w:tabs>
        <w:spacing w:line="360" w:lineRule="auto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6DAF84B5" w14:textId="77777777" w:rsidR="00336B3B" w:rsidRPr="008D408A" w:rsidRDefault="00336B3B" w:rsidP="00336B3B">
      <w:pPr>
        <w:jc w:val="center"/>
        <w:rPr>
          <w:rFonts w:ascii="Times New Roman" w:hAnsi="Times New Roman" w:cs="Times New Roman"/>
          <w:b/>
          <w:bCs/>
          <w:color w:val="000000" w:themeColor="text1"/>
          <w:lang w:val="en-GB"/>
        </w:rPr>
      </w:pPr>
    </w:p>
    <w:p w14:paraId="01830EA4" w14:textId="77777777" w:rsidR="00336B3B" w:rsidRPr="008D408A" w:rsidRDefault="00336B3B" w:rsidP="00336B3B">
      <w:pPr>
        <w:jc w:val="both"/>
        <w:rPr>
          <w:rFonts w:cs="Times New Roman"/>
          <w:b/>
          <w:bCs/>
          <w:color w:val="000000" w:themeColor="text1"/>
          <w:lang w:val="en-GB"/>
        </w:rPr>
      </w:pPr>
    </w:p>
    <w:bookmarkEnd w:id="1"/>
    <w:p w14:paraId="1BD558DC" w14:textId="77777777" w:rsidR="00336B3B" w:rsidRPr="008D408A" w:rsidRDefault="00336B3B" w:rsidP="00336B3B">
      <w:pPr>
        <w:rPr>
          <w:color w:val="000000" w:themeColor="text1"/>
          <w:lang w:val="en-GB" w:bidi="ar-BH"/>
        </w:rPr>
      </w:pPr>
    </w:p>
    <w:p w14:paraId="62BEBB00" w14:textId="77777777" w:rsidR="00336B3B" w:rsidRPr="008D408A" w:rsidRDefault="00336B3B" w:rsidP="00336B3B">
      <w:pPr>
        <w:rPr>
          <w:color w:val="000000" w:themeColor="text1"/>
        </w:rPr>
      </w:pPr>
    </w:p>
    <w:p w14:paraId="4A18D47D" w14:textId="77777777" w:rsidR="00336B3B" w:rsidRPr="008D408A" w:rsidRDefault="00336B3B" w:rsidP="00336B3B">
      <w:pPr>
        <w:rPr>
          <w:color w:val="000000" w:themeColor="text1"/>
        </w:rPr>
      </w:pPr>
    </w:p>
    <w:p w14:paraId="517EAF52" w14:textId="77777777" w:rsidR="006B76C6" w:rsidRPr="008D408A" w:rsidRDefault="006B76C6">
      <w:pPr>
        <w:rPr>
          <w:color w:val="000000" w:themeColor="text1"/>
        </w:rPr>
      </w:pPr>
    </w:p>
    <w:sectPr w:rsidR="006B76C6" w:rsidRPr="008D408A" w:rsidSect="008257A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567E3F" w14:textId="77777777" w:rsidR="004A208B" w:rsidRDefault="004A208B">
      <w:r>
        <w:separator/>
      </w:r>
    </w:p>
  </w:endnote>
  <w:endnote w:type="continuationSeparator" w:id="0">
    <w:p w14:paraId="6A4E7D28" w14:textId="77777777" w:rsidR="004A208B" w:rsidRDefault="004A20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847692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8B65CB" w14:textId="77777777" w:rsidR="00EA0EF6" w:rsidRDefault="00842B80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2CCFC47" w14:textId="77777777" w:rsidR="00EA0EF6" w:rsidRDefault="004229D8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269632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A05656" w14:textId="77777777" w:rsidR="00A531AF" w:rsidRDefault="00842B80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29D8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251D0C04" w14:textId="77777777" w:rsidR="00EA0EF6" w:rsidRDefault="004229D8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8695271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6C8ACA6" w14:textId="77777777" w:rsidR="00A531AF" w:rsidRDefault="00842B80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29D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B9458D7" w14:textId="77777777" w:rsidR="00A531AF" w:rsidRDefault="004229D8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056761" w14:textId="77777777" w:rsidR="004A208B" w:rsidRDefault="004A208B">
      <w:r>
        <w:separator/>
      </w:r>
    </w:p>
  </w:footnote>
  <w:footnote w:type="continuationSeparator" w:id="0">
    <w:p w14:paraId="0C5A7C5A" w14:textId="77777777" w:rsidR="004A208B" w:rsidRDefault="004A20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A25B8F"/>
    <w:multiLevelType w:val="hybridMultilevel"/>
    <w:tmpl w:val="7F927738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4001166"/>
    <w:multiLevelType w:val="hybridMultilevel"/>
    <w:tmpl w:val="57444C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634757"/>
    <w:multiLevelType w:val="hybridMultilevel"/>
    <w:tmpl w:val="562E94D2"/>
    <w:lvl w:ilvl="0" w:tplc="0409000B">
      <w:start w:val="1"/>
      <w:numFmt w:val="bullet"/>
      <w:lvlText w:val=""/>
      <w:lvlJc w:val="left"/>
      <w:pPr>
        <w:ind w:left="50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22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1" w:hanging="360"/>
      </w:pPr>
      <w:rPr>
        <w:rFonts w:ascii="Wingdings" w:hAnsi="Wingdings" w:hint="default"/>
      </w:rPr>
    </w:lvl>
  </w:abstractNum>
  <w:abstractNum w:abstractNumId="3">
    <w:nsid w:val="089A2E19"/>
    <w:multiLevelType w:val="hybridMultilevel"/>
    <w:tmpl w:val="5E1CD606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1E65382"/>
    <w:multiLevelType w:val="hybridMultilevel"/>
    <w:tmpl w:val="BAA2801E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12BE25CB"/>
    <w:multiLevelType w:val="hybridMultilevel"/>
    <w:tmpl w:val="D0C0F9FC"/>
    <w:lvl w:ilvl="0" w:tplc="0809000F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50" w:hanging="360"/>
      </w:pPr>
    </w:lvl>
    <w:lvl w:ilvl="2" w:tplc="0809001B" w:tentative="1">
      <w:start w:val="1"/>
      <w:numFmt w:val="lowerRoman"/>
      <w:lvlText w:val="%3."/>
      <w:lvlJc w:val="right"/>
      <w:pPr>
        <w:ind w:left="2070" w:hanging="180"/>
      </w:pPr>
    </w:lvl>
    <w:lvl w:ilvl="3" w:tplc="0809000F" w:tentative="1">
      <w:start w:val="1"/>
      <w:numFmt w:val="decimal"/>
      <w:lvlText w:val="%4."/>
      <w:lvlJc w:val="left"/>
      <w:pPr>
        <w:ind w:left="2790" w:hanging="360"/>
      </w:pPr>
    </w:lvl>
    <w:lvl w:ilvl="4" w:tplc="08090019" w:tentative="1">
      <w:start w:val="1"/>
      <w:numFmt w:val="lowerLetter"/>
      <w:lvlText w:val="%5."/>
      <w:lvlJc w:val="left"/>
      <w:pPr>
        <w:ind w:left="3510" w:hanging="360"/>
      </w:pPr>
    </w:lvl>
    <w:lvl w:ilvl="5" w:tplc="0809001B" w:tentative="1">
      <w:start w:val="1"/>
      <w:numFmt w:val="lowerRoman"/>
      <w:lvlText w:val="%6."/>
      <w:lvlJc w:val="right"/>
      <w:pPr>
        <w:ind w:left="4230" w:hanging="180"/>
      </w:pPr>
    </w:lvl>
    <w:lvl w:ilvl="6" w:tplc="0809000F" w:tentative="1">
      <w:start w:val="1"/>
      <w:numFmt w:val="decimal"/>
      <w:lvlText w:val="%7."/>
      <w:lvlJc w:val="left"/>
      <w:pPr>
        <w:ind w:left="4950" w:hanging="360"/>
      </w:pPr>
    </w:lvl>
    <w:lvl w:ilvl="7" w:tplc="08090019" w:tentative="1">
      <w:start w:val="1"/>
      <w:numFmt w:val="lowerLetter"/>
      <w:lvlText w:val="%8."/>
      <w:lvlJc w:val="left"/>
      <w:pPr>
        <w:ind w:left="5670" w:hanging="360"/>
      </w:pPr>
    </w:lvl>
    <w:lvl w:ilvl="8" w:tplc="08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6">
    <w:nsid w:val="158A7F41"/>
    <w:multiLevelType w:val="hybridMultilevel"/>
    <w:tmpl w:val="7556DE30"/>
    <w:lvl w:ilvl="0" w:tplc="E0A82CA4">
      <w:start w:val="1"/>
      <w:numFmt w:val="bullet"/>
      <w:lvlText w:val=""/>
      <w:lvlJc w:val="left"/>
      <w:pPr>
        <w:ind w:left="63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5F05A56"/>
    <w:multiLevelType w:val="hybridMultilevel"/>
    <w:tmpl w:val="D2D617BE"/>
    <w:lvl w:ilvl="0" w:tplc="D6EEDF7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7E85388"/>
    <w:multiLevelType w:val="hybridMultilevel"/>
    <w:tmpl w:val="7D907F2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CD55698"/>
    <w:multiLevelType w:val="hybridMultilevel"/>
    <w:tmpl w:val="9B464072"/>
    <w:lvl w:ilvl="0" w:tplc="BC047F6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6F5221B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9432E6A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CF0A39D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FC421E6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2378113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8A7C1CD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25B63B7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DCA8C79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1D0B6F38"/>
    <w:multiLevelType w:val="hybridMultilevel"/>
    <w:tmpl w:val="32CE54A6"/>
    <w:lvl w:ilvl="0" w:tplc="B6740804">
      <w:start w:val="1"/>
      <w:numFmt w:val="decimal"/>
      <w:lvlText w:val="%1."/>
      <w:lvlJc w:val="left"/>
      <w:pPr>
        <w:ind w:left="63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3801E1B"/>
    <w:multiLevelType w:val="hybridMultilevel"/>
    <w:tmpl w:val="68AAA27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>
    <w:nsid w:val="26123BE5"/>
    <w:multiLevelType w:val="hybridMultilevel"/>
    <w:tmpl w:val="06286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B9A7232"/>
    <w:multiLevelType w:val="hybridMultilevel"/>
    <w:tmpl w:val="77149E92"/>
    <w:lvl w:ilvl="0" w:tplc="27C8765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C32295F"/>
    <w:multiLevelType w:val="hybridMultilevel"/>
    <w:tmpl w:val="C0D2B0AE"/>
    <w:lvl w:ilvl="0" w:tplc="0409000B">
      <w:start w:val="1"/>
      <w:numFmt w:val="bullet"/>
      <w:lvlText w:val=""/>
      <w:lvlJc w:val="left"/>
      <w:pPr>
        <w:ind w:left="104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76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9" w:hanging="360"/>
      </w:pPr>
      <w:rPr>
        <w:rFonts w:ascii="Wingdings" w:hAnsi="Wingdings" w:hint="default"/>
      </w:rPr>
    </w:lvl>
  </w:abstractNum>
  <w:abstractNum w:abstractNumId="15">
    <w:nsid w:val="2F92238D"/>
    <w:multiLevelType w:val="hybridMultilevel"/>
    <w:tmpl w:val="838C2D44"/>
    <w:lvl w:ilvl="0" w:tplc="0C1E22E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FCB4E1C"/>
    <w:multiLevelType w:val="hybridMultilevel"/>
    <w:tmpl w:val="7CF07B16"/>
    <w:lvl w:ilvl="0" w:tplc="793A482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EB08D1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56206BF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FC05FF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5C826A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C03C71D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058A3F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DC4770A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350EB57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46C6009"/>
    <w:multiLevelType w:val="hybridMultilevel"/>
    <w:tmpl w:val="F244D23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7D6510E"/>
    <w:multiLevelType w:val="hybridMultilevel"/>
    <w:tmpl w:val="2A10054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AF57A72"/>
    <w:multiLevelType w:val="hybridMultilevel"/>
    <w:tmpl w:val="4EE64C86"/>
    <w:lvl w:ilvl="0" w:tplc="E03CEE4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EC25C65"/>
    <w:multiLevelType w:val="hybridMultilevel"/>
    <w:tmpl w:val="941A42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F584BE1"/>
    <w:multiLevelType w:val="hybridMultilevel"/>
    <w:tmpl w:val="8D846E68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3F5C5F98"/>
    <w:multiLevelType w:val="hybridMultilevel"/>
    <w:tmpl w:val="105E2C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4E840B8"/>
    <w:multiLevelType w:val="hybridMultilevel"/>
    <w:tmpl w:val="9EA485F6"/>
    <w:lvl w:ilvl="0" w:tplc="6E36932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686337D"/>
    <w:multiLevelType w:val="hybridMultilevel"/>
    <w:tmpl w:val="CE926C4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D4230EB"/>
    <w:multiLevelType w:val="hybridMultilevel"/>
    <w:tmpl w:val="4710BA1E"/>
    <w:lvl w:ilvl="0" w:tplc="CCEAA39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D7410D0"/>
    <w:multiLevelType w:val="multilevel"/>
    <w:tmpl w:val="B366F32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>
    <w:nsid w:val="51770568"/>
    <w:multiLevelType w:val="hybridMultilevel"/>
    <w:tmpl w:val="17DE197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5BE235F3"/>
    <w:multiLevelType w:val="hybridMultilevel"/>
    <w:tmpl w:val="4EE64C86"/>
    <w:lvl w:ilvl="0" w:tplc="E03CEE4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CDA6D26"/>
    <w:multiLevelType w:val="hybridMultilevel"/>
    <w:tmpl w:val="B5249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F160B7A"/>
    <w:multiLevelType w:val="hybridMultilevel"/>
    <w:tmpl w:val="DFD8FD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11C4904"/>
    <w:multiLevelType w:val="hybridMultilevel"/>
    <w:tmpl w:val="41CE0814"/>
    <w:lvl w:ilvl="0" w:tplc="372018D6">
      <w:start w:val="1"/>
      <w:numFmt w:val="decimal"/>
      <w:lvlText w:val="%1-"/>
      <w:lvlJc w:val="left"/>
      <w:pPr>
        <w:ind w:left="0" w:firstLine="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8ED0ABA"/>
    <w:multiLevelType w:val="hybridMultilevel"/>
    <w:tmpl w:val="415CD17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DA770AD"/>
    <w:multiLevelType w:val="hybridMultilevel"/>
    <w:tmpl w:val="9210D746"/>
    <w:lvl w:ilvl="0" w:tplc="64744BA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6DE36213"/>
    <w:multiLevelType w:val="hybridMultilevel"/>
    <w:tmpl w:val="8C4E0A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ED001CC"/>
    <w:multiLevelType w:val="hybridMultilevel"/>
    <w:tmpl w:val="37FACB0C"/>
    <w:lvl w:ilvl="0" w:tplc="0409000B">
      <w:start w:val="1"/>
      <w:numFmt w:val="bullet"/>
      <w:lvlText w:val=""/>
      <w:lvlJc w:val="left"/>
      <w:pPr>
        <w:ind w:left="50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22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1" w:hanging="360"/>
      </w:pPr>
      <w:rPr>
        <w:rFonts w:ascii="Wingdings" w:hAnsi="Wingdings" w:hint="default"/>
      </w:rPr>
    </w:lvl>
  </w:abstractNum>
  <w:abstractNum w:abstractNumId="36">
    <w:nsid w:val="6F003228"/>
    <w:multiLevelType w:val="hybridMultilevel"/>
    <w:tmpl w:val="CD20B8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3E72E95"/>
    <w:multiLevelType w:val="hybridMultilevel"/>
    <w:tmpl w:val="ABE03C3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42C1598"/>
    <w:multiLevelType w:val="hybridMultilevel"/>
    <w:tmpl w:val="3E64D5E4"/>
    <w:lvl w:ilvl="0" w:tplc="2E062CBA">
      <w:numFmt w:val="bullet"/>
      <w:lvlText w:val="-"/>
      <w:lvlJc w:val="left"/>
      <w:pPr>
        <w:ind w:left="4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39">
    <w:nsid w:val="7483063E"/>
    <w:multiLevelType w:val="hybridMultilevel"/>
    <w:tmpl w:val="556691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5C972DF"/>
    <w:multiLevelType w:val="hybridMultilevel"/>
    <w:tmpl w:val="33D0066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66B3550"/>
    <w:multiLevelType w:val="hybridMultilevel"/>
    <w:tmpl w:val="1C380A7A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>
    <w:nsid w:val="76B55F66"/>
    <w:multiLevelType w:val="hybridMultilevel"/>
    <w:tmpl w:val="C80C31BA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43">
    <w:nsid w:val="79405799"/>
    <w:multiLevelType w:val="hybridMultilevel"/>
    <w:tmpl w:val="7F8E01D0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44">
    <w:nsid w:val="7C4E21F8"/>
    <w:multiLevelType w:val="hybridMultilevel"/>
    <w:tmpl w:val="AA7E1B6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0"/>
  </w:num>
  <w:num w:numId="3">
    <w:abstractNumId w:val="26"/>
  </w:num>
  <w:num w:numId="4">
    <w:abstractNumId w:val="12"/>
  </w:num>
  <w:num w:numId="5">
    <w:abstractNumId w:val="11"/>
  </w:num>
  <w:num w:numId="6">
    <w:abstractNumId w:val="43"/>
  </w:num>
  <w:num w:numId="7">
    <w:abstractNumId w:val="29"/>
  </w:num>
  <w:num w:numId="8">
    <w:abstractNumId w:val="13"/>
  </w:num>
  <w:num w:numId="9">
    <w:abstractNumId w:val="5"/>
  </w:num>
  <w:num w:numId="10">
    <w:abstractNumId w:val="34"/>
  </w:num>
  <w:num w:numId="11">
    <w:abstractNumId w:val="20"/>
  </w:num>
  <w:num w:numId="12">
    <w:abstractNumId w:val="39"/>
  </w:num>
  <w:num w:numId="13">
    <w:abstractNumId w:val="1"/>
  </w:num>
  <w:num w:numId="14">
    <w:abstractNumId w:val="36"/>
  </w:num>
  <w:num w:numId="15">
    <w:abstractNumId w:val="44"/>
  </w:num>
  <w:num w:numId="16">
    <w:abstractNumId w:val="40"/>
  </w:num>
  <w:num w:numId="17">
    <w:abstractNumId w:val="8"/>
  </w:num>
  <w:num w:numId="18">
    <w:abstractNumId w:val="6"/>
  </w:num>
  <w:num w:numId="19">
    <w:abstractNumId w:val="23"/>
  </w:num>
  <w:num w:numId="20">
    <w:abstractNumId w:val="33"/>
  </w:num>
  <w:num w:numId="21">
    <w:abstractNumId w:val="18"/>
  </w:num>
  <w:num w:numId="22">
    <w:abstractNumId w:val="9"/>
  </w:num>
  <w:num w:numId="23">
    <w:abstractNumId w:val="22"/>
  </w:num>
  <w:num w:numId="24">
    <w:abstractNumId w:val="42"/>
  </w:num>
  <w:num w:numId="25">
    <w:abstractNumId w:val="15"/>
  </w:num>
  <w:num w:numId="26">
    <w:abstractNumId w:val="27"/>
  </w:num>
  <w:num w:numId="27">
    <w:abstractNumId w:val="41"/>
  </w:num>
  <w:num w:numId="28">
    <w:abstractNumId w:val="14"/>
  </w:num>
  <w:num w:numId="29">
    <w:abstractNumId w:val="37"/>
  </w:num>
  <w:num w:numId="30">
    <w:abstractNumId w:val="32"/>
  </w:num>
  <w:num w:numId="31">
    <w:abstractNumId w:val="21"/>
  </w:num>
  <w:num w:numId="32">
    <w:abstractNumId w:val="35"/>
  </w:num>
  <w:num w:numId="33">
    <w:abstractNumId w:val="2"/>
  </w:num>
  <w:num w:numId="34">
    <w:abstractNumId w:val="3"/>
  </w:num>
  <w:num w:numId="35">
    <w:abstractNumId w:val="0"/>
  </w:num>
  <w:num w:numId="36">
    <w:abstractNumId w:val="4"/>
  </w:num>
  <w:num w:numId="37">
    <w:abstractNumId w:val="7"/>
  </w:num>
  <w:num w:numId="38">
    <w:abstractNumId w:val="25"/>
  </w:num>
  <w:num w:numId="39">
    <w:abstractNumId w:val="31"/>
  </w:num>
  <w:num w:numId="40">
    <w:abstractNumId w:val="28"/>
  </w:num>
  <w:num w:numId="41">
    <w:abstractNumId w:val="19"/>
  </w:num>
  <w:num w:numId="42">
    <w:abstractNumId w:val="17"/>
  </w:num>
  <w:num w:numId="43">
    <w:abstractNumId w:val="24"/>
  </w:num>
  <w:num w:numId="44">
    <w:abstractNumId w:val="38"/>
  </w:num>
  <w:num w:numId="4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6B3B"/>
    <w:rsid w:val="00045D60"/>
    <w:rsid w:val="00050B0B"/>
    <w:rsid w:val="0015546C"/>
    <w:rsid w:val="00336B3B"/>
    <w:rsid w:val="004229D8"/>
    <w:rsid w:val="004633E8"/>
    <w:rsid w:val="004A208B"/>
    <w:rsid w:val="004C06C3"/>
    <w:rsid w:val="00637CF7"/>
    <w:rsid w:val="006B76C6"/>
    <w:rsid w:val="00811187"/>
    <w:rsid w:val="00842B80"/>
    <w:rsid w:val="008D408A"/>
    <w:rsid w:val="00992071"/>
    <w:rsid w:val="00AC6EA0"/>
    <w:rsid w:val="00B46E19"/>
    <w:rsid w:val="00C83011"/>
    <w:rsid w:val="00DE7EC7"/>
    <w:rsid w:val="00E5665B"/>
    <w:rsid w:val="00F328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64AAA8"/>
  <w15:chartTrackingRefBased/>
  <w15:docId w15:val="{14C38482-9396-4DFC-91BD-86B7912EF9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6B3B"/>
    <w:pPr>
      <w:spacing w:after="0" w:line="240" w:lineRule="auto"/>
    </w:pPr>
    <w:rPr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36B3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36B3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6B3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36B3B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B3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36B3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36B3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36B3B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336B3B"/>
    <w:pPr>
      <w:spacing w:after="0" w:line="240" w:lineRule="auto"/>
    </w:pPr>
    <w:rPr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link w:val="NormalWebChar"/>
    <w:uiPriority w:val="99"/>
    <w:unhideWhenUsed/>
    <w:rsid w:val="00336B3B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336B3B"/>
    <w:rPr>
      <w:rFonts w:ascii="Times New Roman" w:hAnsi="Times New Roman" w:cs="Times New Roman"/>
      <w:sz w:val="24"/>
      <w:szCs w:val="24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B3B"/>
    <w:rPr>
      <w:rFonts w:ascii="Segoe UI" w:hAnsi="Segoe UI" w:cs="Segoe UI"/>
      <w:sz w:val="18"/>
      <w:szCs w:val="18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6B3B"/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336B3B"/>
    <w:rPr>
      <w:rFonts w:ascii="Segoe UI" w:hAnsi="Segoe UI" w:cs="Segoe UI"/>
      <w:sz w:val="18"/>
      <w:szCs w:val="18"/>
      <w:lang w:val="en-US"/>
    </w:rPr>
  </w:style>
  <w:style w:type="paragraph" w:styleId="ListParagraph">
    <w:name w:val="List Paragraph"/>
    <w:basedOn w:val="Normal"/>
    <w:uiPriority w:val="34"/>
    <w:qFormat/>
    <w:rsid w:val="00336B3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36B3B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336B3B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6B3B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336B3B"/>
    <w:rPr>
      <w:rFonts w:ascii="Times New Roman" w:hAnsi="Times New Roman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336B3B"/>
    <w:rPr>
      <w:color w:val="0563C1" w:themeColor="hyperlink"/>
      <w:u w:val="singl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6B3B"/>
    <w:rPr>
      <w:sz w:val="20"/>
      <w:szCs w:val="20"/>
      <w:lang w:val="en-US"/>
    </w:rPr>
  </w:style>
  <w:style w:type="paragraph" w:styleId="CommentText">
    <w:name w:val="annotation text"/>
    <w:basedOn w:val="Normal"/>
    <w:link w:val="CommentTextChar"/>
    <w:uiPriority w:val="99"/>
    <w:unhideWhenUsed/>
    <w:rsid w:val="00336B3B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36B3B"/>
    <w:rPr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6B3B"/>
    <w:rPr>
      <w:b/>
      <w:bCs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6B3B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336B3B"/>
    <w:rPr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36B3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6B3B"/>
    <w:rPr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36B3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6B3B"/>
    <w:rPr>
      <w:sz w:val="24"/>
      <w:szCs w:val="24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36B3B"/>
    <w:pPr>
      <w:numPr>
        <w:ilvl w:val="1"/>
      </w:numPr>
      <w:spacing w:after="160"/>
      <w:jc w:val="center"/>
    </w:pPr>
    <w:rPr>
      <w:rFonts w:ascii="Times New Roman" w:eastAsiaTheme="minorEastAsia" w:hAnsi="Times New Roman"/>
      <w:color w:val="5A5A5A" w:themeColor="text1" w:themeTint="A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36B3B"/>
    <w:rPr>
      <w:rFonts w:ascii="Times New Roman" w:eastAsiaTheme="minorEastAsia" w:hAnsi="Times New Roman"/>
      <w:color w:val="5A5A5A" w:themeColor="text1" w:themeTint="A5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36B3B"/>
    <w:rPr>
      <w:rFonts w:ascii="Consolas" w:hAnsi="Consolas"/>
      <w:sz w:val="20"/>
      <w:szCs w:val="20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36B3B"/>
    <w:rPr>
      <w:rFonts w:ascii="Consolas" w:hAnsi="Consolas"/>
      <w:sz w:val="20"/>
      <w:szCs w:val="20"/>
    </w:rPr>
  </w:style>
  <w:style w:type="character" w:customStyle="1" w:styleId="HTMLPreformattedChar1">
    <w:name w:val="HTML Preformatted Char1"/>
    <w:basedOn w:val="DefaultParagraphFont"/>
    <w:uiPriority w:val="99"/>
    <w:semiHidden/>
    <w:rsid w:val="00336B3B"/>
    <w:rPr>
      <w:rFonts w:ascii="Consolas" w:hAnsi="Consolas"/>
      <w:sz w:val="20"/>
      <w:szCs w:val="20"/>
      <w:lang w:val="en-US"/>
    </w:rPr>
  </w:style>
  <w:style w:type="paragraph" w:customStyle="1" w:styleId="ydp6710452emsonormal">
    <w:name w:val="ydp6710452emsonormal"/>
    <w:basedOn w:val="Normal"/>
    <w:rsid w:val="00336B3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GB"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336B3B"/>
    <w:pPr>
      <w:spacing w:after="200"/>
      <w:jc w:val="both"/>
    </w:pPr>
    <w:rPr>
      <w:rFonts w:ascii="Segoe UI" w:hAnsi="Segoe UI" w:cs="Segoe UI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336B3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336B3B"/>
    <w:rPr>
      <w:i/>
      <w:iCs/>
    </w:rPr>
  </w:style>
  <w:style w:type="paragraph" w:customStyle="1" w:styleId="p">
    <w:name w:val="p"/>
    <w:basedOn w:val="Normal"/>
    <w:link w:val="pChar"/>
    <w:rsid w:val="00336B3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pChar">
    <w:name w:val="p Char"/>
    <w:basedOn w:val="DefaultParagraphFont"/>
    <w:link w:val="p"/>
    <w:rsid w:val="00336B3B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color">
    <w:name w:val="color"/>
    <w:basedOn w:val="DefaultParagraphFont"/>
    <w:rsid w:val="00336B3B"/>
  </w:style>
  <w:style w:type="character" w:customStyle="1" w:styleId="period">
    <w:name w:val="period"/>
    <w:basedOn w:val="DefaultParagraphFont"/>
    <w:rsid w:val="00336B3B"/>
  </w:style>
  <w:style w:type="character" w:customStyle="1" w:styleId="cit">
    <w:name w:val="cit"/>
    <w:basedOn w:val="DefaultParagraphFont"/>
    <w:rsid w:val="00336B3B"/>
  </w:style>
  <w:style w:type="character" w:customStyle="1" w:styleId="citation-doi">
    <w:name w:val="citation-doi"/>
    <w:basedOn w:val="DefaultParagraphFont"/>
    <w:rsid w:val="00336B3B"/>
  </w:style>
  <w:style w:type="character" w:customStyle="1" w:styleId="secondary-date">
    <w:name w:val="secondary-date"/>
    <w:basedOn w:val="DefaultParagraphFont"/>
    <w:rsid w:val="00336B3B"/>
  </w:style>
  <w:style w:type="character" w:customStyle="1" w:styleId="UnresolvedMention2">
    <w:name w:val="Unresolved Mention2"/>
    <w:basedOn w:val="DefaultParagraphFont"/>
    <w:uiPriority w:val="99"/>
    <w:rsid w:val="00336B3B"/>
    <w:rPr>
      <w:color w:val="605E5C"/>
      <w:shd w:val="clear" w:color="auto" w:fill="E1DFDD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36B3B"/>
    <w:rPr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36B3B"/>
    <w:rPr>
      <w:sz w:val="20"/>
      <w:szCs w:val="20"/>
    </w:rPr>
  </w:style>
  <w:style w:type="character" w:customStyle="1" w:styleId="fm-vol-iss-date">
    <w:name w:val="fm-vol-iss-date"/>
    <w:basedOn w:val="DefaultParagraphFont"/>
    <w:rsid w:val="00336B3B"/>
  </w:style>
  <w:style w:type="character" w:customStyle="1" w:styleId="doi">
    <w:name w:val="doi"/>
    <w:basedOn w:val="DefaultParagraphFont"/>
    <w:rsid w:val="00336B3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467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6949</Words>
  <Characters>39614</Characters>
  <Application>Microsoft Office Word</Application>
  <DocSecurity>0</DocSecurity>
  <Lines>330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wenllian Park Park</dc:creator>
  <cp:keywords/>
  <dc:description/>
  <cp:lastModifiedBy>Devendran S</cp:lastModifiedBy>
  <cp:revision>2</cp:revision>
  <dcterms:created xsi:type="dcterms:W3CDTF">2022-03-05T07:55:00Z</dcterms:created>
  <dcterms:modified xsi:type="dcterms:W3CDTF">2022-03-05T07:55:00Z</dcterms:modified>
</cp:coreProperties>
</file>